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99F834" w14:textId="380BF5B8" w:rsidR="00522A4D" w:rsidRPr="00A37C5E" w:rsidRDefault="00522A4D" w:rsidP="00A37C5E">
      <w:pPr>
        <w:pStyle w:val="Heading1"/>
      </w:pPr>
      <w:r w:rsidRPr="00A37C5E">
        <w:t>CHAPTER</w:t>
      </w:r>
      <w:r w:rsidR="00A37C5E" w:rsidRPr="00A37C5E">
        <w:t>-</w:t>
      </w:r>
      <w:r w:rsidRPr="00A37C5E">
        <w:t xml:space="preserve"> 2</w:t>
      </w:r>
    </w:p>
    <w:p w14:paraId="00D3D682" w14:textId="77777777" w:rsidR="00522A4D" w:rsidRPr="00A37C5E" w:rsidRDefault="00522A4D" w:rsidP="00A37C5E">
      <w:pPr>
        <w:pStyle w:val="Heading1"/>
      </w:pPr>
      <w:r w:rsidRPr="00A37C5E">
        <w:t>LITERATURE REVIEW</w:t>
      </w:r>
    </w:p>
    <w:p w14:paraId="5820E334" w14:textId="489DBC0F" w:rsidR="00522A4D" w:rsidRPr="00A37C5E" w:rsidRDefault="00290691" w:rsidP="00A37C5E">
      <w:pPr>
        <w:spacing w:line="360" w:lineRule="auto"/>
        <w:jc w:val="both"/>
        <w:rPr>
          <w:rFonts w:ascii="Times New Roman" w:hAnsi="Times New Roman" w:cs="Times New Roman"/>
          <w:b/>
          <w:bCs/>
          <w:i/>
          <w:iCs/>
          <w:sz w:val="24"/>
          <w:szCs w:val="24"/>
        </w:rPr>
      </w:pPr>
      <w:r w:rsidRPr="00A37C5E">
        <w:rPr>
          <w:rFonts w:ascii="Times New Roman" w:hAnsi="Times New Roman" w:cs="Times New Roman"/>
          <w:i/>
          <w:iCs/>
          <w:sz w:val="24"/>
          <w:szCs w:val="24"/>
        </w:rPr>
        <w:t>The literature overview of previous research on text sentiment analysis and ML and DL classification is presented in Chapter 2. This covers background information, related studies, and unmet research needs.</w:t>
      </w:r>
    </w:p>
    <w:p w14:paraId="00B939B5" w14:textId="77777777" w:rsidR="00522A4D" w:rsidRPr="00A37C5E" w:rsidRDefault="00522A4D" w:rsidP="00A37C5E">
      <w:pPr>
        <w:numPr>
          <w:ilvl w:val="0"/>
          <w:numId w:val="2"/>
        </w:numPr>
        <w:spacing w:line="360" w:lineRule="auto"/>
        <w:jc w:val="both"/>
        <w:rPr>
          <w:rFonts w:ascii="Times New Roman" w:hAnsi="Times New Roman" w:cs="Times New Roman"/>
          <w:b/>
          <w:bCs/>
          <w:vanish/>
          <w:sz w:val="24"/>
          <w:szCs w:val="24"/>
          <w:lang w:val="en-US"/>
        </w:rPr>
      </w:pPr>
    </w:p>
    <w:p w14:paraId="5CE772E0" w14:textId="77777777" w:rsidR="00522A4D" w:rsidRPr="00A37C5E" w:rsidRDefault="00522A4D" w:rsidP="00A37C5E">
      <w:pPr>
        <w:numPr>
          <w:ilvl w:val="0"/>
          <w:numId w:val="2"/>
        </w:numPr>
        <w:spacing w:line="360" w:lineRule="auto"/>
        <w:jc w:val="both"/>
        <w:rPr>
          <w:rFonts w:ascii="Times New Roman" w:hAnsi="Times New Roman" w:cs="Times New Roman"/>
          <w:b/>
          <w:bCs/>
          <w:vanish/>
          <w:sz w:val="24"/>
          <w:szCs w:val="24"/>
          <w:lang w:val="en-US"/>
        </w:rPr>
      </w:pPr>
    </w:p>
    <w:p w14:paraId="3CC0E4C7" w14:textId="77777777" w:rsidR="00A37C5E" w:rsidRPr="00A37C5E" w:rsidRDefault="00A37C5E" w:rsidP="00A37C5E">
      <w:pPr>
        <w:pStyle w:val="ListParagraph"/>
        <w:numPr>
          <w:ilvl w:val="0"/>
          <w:numId w:val="6"/>
        </w:numPr>
        <w:spacing w:after="0" w:line="360" w:lineRule="auto"/>
        <w:contextualSpacing w:val="0"/>
        <w:jc w:val="both"/>
        <w:outlineLvl w:val="1"/>
        <w:rPr>
          <w:rFonts w:ascii="Times New Roman" w:hAnsi="Times New Roman" w:cs="Times New Roman"/>
          <w:b/>
          <w:bCs/>
          <w:vanish/>
          <w:kern w:val="0"/>
          <w:sz w:val="28"/>
          <w:szCs w:val="28"/>
          <w:lang w:val="en-US" w:bidi="ar-SA"/>
          <w14:ligatures w14:val="none"/>
        </w:rPr>
      </w:pPr>
    </w:p>
    <w:p w14:paraId="08F811F9" w14:textId="77777777" w:rsidR="00A37C5E" w:rsidRPr="00A37C5E" w:rsidRDefault="00A37C5E" w:rsidP="00A37C5E">
      <w:pPr>
        <w:pStyle w:val="ListParagraph"/>
        <w:numPr>
          <w:ilvl w:val="0"/>
          <w:numId w:val="6"/>
        </w:numPr>
        <w:spacing w:after="0" w:line="360" w:lineRule="auto"/>
        <w:contextualSpacing w:val="0"/>
        <w:jc w:val="both"/>
        <w:outlineLvl w:val="1"/>
        <w:rPr>
          <w:rFonts w:ascii="Times New Roman" w:hAnsi="Times New Roman" w:cs="Times New Roman"/>
          <w:b/>
          <w:bCs/>
          <w:vanish/>
          <w:kern w:val="0"/>
          <w:sz w:val="28"/>
          <w:szCs w:val="28"/>
          <w:lang w:val="en-US" w:bidi="ar-SA"/>
          <w14:ligatures w14:val="none"/>
        </w:rPr>
      </w:pPr>
    </w:p>
    <w:p w14:paraId="362ED5F7" w14:textId="4F158E11" w:rsidR="00522A4D" w:rsidRPr="00A37C5E" w:rsidRDefault="00522A4D" w:rsidP="00A37C5E">
      <w:pPr>
        <w:pStyle w:val="Heading2"/>
      </w:pPr>
      <w:r w:rsidRPr="00A37C5E">
        <w:t>Background</w:t>
      </w:r>
    </w:p>
    <w:p w14:paraId="7CBB8E6B" w14:textId="3A07047C" w:rsidR="002F1B81" w:rsidRPr="00A37C5E" w:rsidRDefault="00290691" w:rsidP="00A37C5E">
      <w:pPr>
        <w:spacing w:line="360" w:lineRule="auto"/>
        <w:jc w:val="both"/>
        <w:rPr>
          <w:rFonts w:ascii="Times New Roman" w:hAnsi="Times New Roman" w:cs="Times New Roman"/>
          <w:sz w:val="24"/>
          <w:szCs w:val="24"/>
          <w:lang w:val="en-US" w:bidi="ar-SA"/>
        </w:rPr>
      </w:pPr>
      <w:r w:rsidRPr="00A37C5E">
        <w:rPr>
          <w:rFonts w:ascii="Times New Roman" w:hAnsi="Times New Roman" w:cs="Times New Roman"/>
          <w:sz w:val="24"/>
          <w:szCs w:val="24"/>
          <w:lang w:val="en-US" w:bidi="ar-SA"/>
        </w:rPr>
        <w:t>Sentiment analysis has been a major area of research in ML, DL, and NLP in recent years because of its many academic and corporate uses as well as the quick development of Web 2.0</w:t>
      </w:r>
      <w:r w:rsidR="00E0236A" w:rsidRPr="00A37C5E">
        <w:rPr>
          <w:rFonts w:ascii="Times New Roman" w:hAnsi="Times New Roman" w:cs="Times New Roman"/>
          <w:sz w:val="24"/>
          <w:szCs w:val="24"/>
          <w:lang w:val="en-US" w:bidi="ar-SA"/>
        </w:rPr>
        <w:t xml:space="preserve"> </w:t>
      </w:r>
      <w:r w:rsidR="00E0236A" w:rsidRPr="00A37C5E">
        <w:rPr>
          <w:rFonts w:ascii="Times New Roman" w:hAnsi="Times New Roman" w:cs="Times New Roman"/>
          <w:sz w:val="24"/>
          <w:szCs w:val="24"/>
          <w:lang w:val="en-US" w:bidi="ar-SA"/>
        </w:rPr>
        <w:fldChar w:fldCharType="begin" w:fldLock="1"/>
      </w:r>
      <w:r w:rsidR="00A37C5E">
        <w:rPr>
          <w:rFonts w:ascii="Times New Roman" w:hAnsi="Times New Roman" w:cs="Times New Roman"/>
          <w:sz w:val="24"/>
          <w:szCs w:val="24"/>
          <w:lang w:val="en-US" w:bidi="ar-SA"/>
        </w:rPr>
        <w:instrText>ADDIN CSL_CITATION {"citationItems":[{"id":"ITEM-1","itemData":{"DOI":"10.1109/ACCESS.2023.3313189","ISSN":"21693536","abstract":"Customer reviews about a brand or product, movie reviews, and social media reviews can be analyzed through sentiment analysis. Sentiment analysis is used to identify the emotional tone of language to comprehend the attitudes, opinions, and feelings represented in online reviews. As for large data, it is a task that can take a lot of time and can be automated as the machine learns through the training and testing of data. Previously, various standard machine learning and deep learning models namely Recurrent Neural Network (RNN), Convolutional Neural Network (CNN), Long Short Term Memory (LSTM), Naïve Bayes (NB), Support Vector Machine (SVM), Gated Recurrent Unit (GRU) have been used. The key issue in our research is that when text is provided to LSTM directly, it cannot adequately extract informative features from the text, leading to less accurate findings. The softmax layer of Stacked Auto-encoder when used directly to categorize the extracted features, is power-constrained and unable to do so accurately. A hybrid of the Stacked Auto-encoder (SAE) and LSTM models was proposed. SAE is used for the extraction of relevant informative features. LSTM was used for further classification of sentiments based on the extracted features. The proposed model is evaluated on an IMDB dataset by splitting it into five different training testing ratios using the following performance evaluation metrics: confusion matrix, classification accuracy, precision, recall, sensitivity, specificity, and F1 score. The hybrid results performed best at a ratio of 90/10 and classified sentiments with an accuracy of 87%. The accuracy of proposed hybrid model is better than that of standard models namely RNN, CNN, LSTM, NB, SVM, and GRU.","author":[{"dropping-particle":"","family":"Kanwal","given":"Iqra","non-dropping-particle":"","parse-names":false,"suffix":""},{"dropping-particle":"","family":"Wahid","given":"Fazli","non-dropping-particle":"","parse-names":false,"suffix":""},{"dropping-particle":"","family":"Ali","given":"Sikandar","non-dropping-particle":"","parse-names":false,"suffix":""},{"dropping-particle":"","family":"Rehman","given":"Ateeq Ur","non-dropping-particle":"","parse-names":false,"suffix":""},{"dropping-particle":"","family":"Alkhayyat","given":"Ahmed","non-dropping-particle":"","parse-names":false,"suffix":""},{"dropping-particle":"","family":"Al-Radaei","given":"Akram","non-dropping-particle":"","parse-names":false,"suffix":""}],"container-title":"IEEE Access","id":"ITEM-1","issued":{"date-parts":[["2023"]]},"title":"Sentiment Analysis Using Hybrid Model of Stacked Auto-Encoder-Based Feature Extraction and Long Short Term Memory-Based Classification Approach","type":"article-journal"},"uris":["http://www.mendeley.com/documents/?uuid=08b4abde-fe2c-4982-8cd5-38aa5cea4d5d","http://www.mendeley.com/documents/?uuid=8f470e51-af99-41e9-a741-37fedc2bcc73","http://www.mendeley.com/documents/?uuid=8c310cc7-a82a-4df5-a00f-9cdc49060bfb"]}],"mendeley":{"formattedCitation":"(Kanwal &lt;i&gt;et al.&lt;/i&gt;, 2023)","plainTextFormattedCitation":"(Kanwal et al., 2023)","previouslyFormattedCitation":"(Kanwal &lt;i&gt;et al.&lt;/i&gt;, 2023)"},"properties":{"noteIndex":0},"schema":"https://github.com/citation-style-language/schema/raw/master/csl-citation.json"}</w:instrText>
      </w:r>
      <w:r w:rsidR="00E0236A" w:rsidRPr="00A37C5E">
        <w:rPr>
          <w:rFonts w:ascii="Times New Roman" w:hAnsi="Times New Roman" w:cs="Times New Roman"/>
          <w:sz w:val="24"/>
          <w:szCs w:val="24"/>
          <w:lang w:val="en-US" w:bidi="ar-SA"/>
        </w:rPr>
        <w:fldChar w:fldCharType="separate"/>
      </w:r>
      <w:r w:rsidR="00E0236A" w:rsidRPr="00A37C5E">
        <w:rPr>
          <w:rFonts w:ascii="Times New Roman" w:hAnsi="Times New Roman" w:cs="Times New Roman"/>
          <w:noProof/>
          <w:sz w:val="24"/>
          <w:szCs w:val="24"/>
          <w:lang w:val="en-US" w:bidi="ar-SA"/>
        </w:rPr>
        <w:t xml:space="preserve">(Kanwal </w:t>
      </w:r>
      <w:r w:rsidR="00E0236A" w:rsidRPr="00A37C5E">
        <w:rPr>
          <w:rFonts w:ascii="Times New Roman" w:hAnsi="Times New Roman" w:cs="Times New Roman"/>
          <w:i/>
          <w:noProof/>
          <w:sz w:val="24"/>
          <w:szCs w:val="24"/>
          <w:lang w:val="en-US" w:bidi="ar-SA"/>
        </w:rPr>
        <w:t>et al.</w:t>
      </w:r>
      <w:r w:rsidR="00E0236A" w:rsidRPr="00A37C5E">
        <w:rPr>
          <w:rFonts w:ascii="Times New Roman" w:hAnsi="Times New Roman" w:cs="Times New Roman"/>
          <w:noProof/>
          <w:sz w:val="24"/>
          <w:szCs w:val="24"/>
          <w:lang w:val="en-US" w:bidi="ar-SA"/>
        </w:rPr>
        <w:t>, 2023)</w:t>
      </w:r>
      <w:r w:rsidR="00E0236A" w:rsidRPr="00A37C5E">
        <w:rPr>
          <w:rFonts w:ascii="Times New Roman" w:hAnsi="Times New Roman" w:cs="Times New Roman"/>
          <w:sz w:val="24"/>
          <w:szCs w:val="24"/>
          <w:lang w:val="en-US" w:bidi="ar-SA"/>
        </w:rPr>
        <w:fldChar w:fldCharType="end"/>
      </w:r>
      <w:r w:rsidR="002F1B81" w:rsidRPr="00A37C5E">
        <w:rPr>
          <w:rFonts w:ascii="Times New Roman" w:hAnsi="Times New Roman" w:cs="Times New Roman"/>
          <w:sz w:val="24"/>
          <w:szCs w:val="24"/>
          <w:lang w:val="en-US" w:bidi="ar-SA"/>
        </w:rPr>
        <w:t>.</w:t>
      </w:r>
      <w:r w:rsidR="00E0236A" w:rsidRPr="00A37C5E">
        <w:rPr>
          <w:rFonts w:ascii="Times New Roman" w:hAnsi="Times New Roman" w:cs="Times New Roman"/>
          <w:sz w:val="24"/>
          <w:szCs w:val="24"/>
        </w:rPr>
        <w:t xml:space="preserve"> </w:t>
      </w:r>
      <w:r w:rsidRPr="00A37C5E">
        <w:rPr>
          <w:rFonts w:ascii="Times New Roman" w:hAnsi="Times New Roman" w:cs="Times New Roman"/>
          <w:sz w:val="24"/>
          <w:szCs w:val="24"/>
          <w:lang w:val="en-US" w:bidi="ar-SA"/>
        </w:rPr>
        <w:t>In this day and age, when the WWW is overloaded with text data, sentiment analysis of scientific citations is a highly debated and fascinating issue. After being analysed according to criteria, this data provides a wealth of vital information. The goal of sentiment analysis, often called opinion mining, is to extract the text's expressed attitudes, sentiments, views, emotions, and feelings—both positive and negative, as well as neutral</w:t>
      </w:r>
      <w:r w:rsidR="00850BE1" w:rsidRPr="00A37C5E">
        <w:rPr>
          <w:rFonts w:ascii="Times New Roman" w:hAnsi="Times New Roman" w:cs="Times New Roman"/>
          <w:sz w:val="24"/>
          <w:szCs w:val="24"/>
          <w:lang w:val="en-US" w:bidi="ar-SA"/>
        </w:rPr>
        <w:t xml:space="preserve"> </w:t>
      </w:r>
      <w:r w:rsidR="00E0236A" w:rsidRPr="00A37C5E">
        <w:rPr>
          <w:rFonts w:ascii="Times New Roman" w:hAnsi="Times New Roman" w:cs="Times New Roman"/>
          <w:sz w:val="24"/>
          <w:szCs w:val="24"/>
          <w:lang w:val="en-US" w:bidi="ar-SA"/>
        </w:rPr>
        <w:fldChar w:fldCharType="begin" w:fldLock="1"/>
      </w:r>
      <w:r w:rsidR="00A37C5E">
        <w:rPr>
          <w:rFonts w:ascii="Times New Roman" w:hAnsi="Times New Roman" w:cs="Times New Roman"/>
          <w:sz w:val="24"/>
          <w:szCs w:val="24"/>
          <w:lang w:val="en-US" w:bidi="ar-SA"/>
        </w:rPr>
        <w:instrText>ADDIN CSL_CITATION {"citationItems":[{"id":"ITEM-1","itemData":{"DOI":"10.14569/ijacsa.2019.0101222","ISSN":"21565570","abstract":"Over time, textual information on the World Wide Web (WWW) has increased exponentially, leading to potential research in the field of machine learning (ML) and natural language processing (NLP). Sentiment analysis of scientific domain articles is a very trendy and interesting topic nowadays. The main purpose of this research is to facilitate researchers to identify quality research papers based on their sentiment analysis. In this research, sentiment analysis of scientific articles using citation sentences is carried out using an existing constructed annotated corpus. This corpus is consisted of 8736 citation sentences. The noise was removed from data using different data normalization rules in order to clean the data corpus. To perform classification on this data set we developed a system in which six different machine learning algorithms including Naïve-Bayes (NB), Support Vector Machine (SVM), Logistic Regression (LR), Decision Tree (DT), K-Nearest Neighbor (KNN) and Random Forest (RF) are implemented. Then the accuracy of the system is evaluated using different evaluation metrics e.g. F-score and Accuracy score. To improve the system' accuracy additional features selection techniques, such as lemmatization, n-graming, tokenization, and stop word removal are applied and found that our system provided significant performance in every case compared to the base system. Our method achieved a maximum of about 9% improved results as compared to the base system.","author":[{"dropping-particle":"","family":"Raza","given":"Hassan","non-dropping-particle":"","parse-names":false,"suffix":""},{"dropping-particle":"","family":"Faizan","given":"M.","non-dropping-particle":"","parse-names":false,"suffix":""},{"dropping-particle":"","family":"Hamza","given":"Ahsan","non-dropping-particle":"","parse-names":false,"suffix":""},{"dropping-particle":"","family":"Mushtaq","given":"Ahmed","non-dropping-particle":"","parse-names":false,"suffix":""},{"dropping-particle":"","family":"Akhtar","given":"Naeem","non-dropping-particle":"","parse-names":false,"suffix":""}],"container-title":"International Journal of Advanced Computer Science and Applications","id":"ITEM-1","issued":{"date-parts":[["2019"]]},"title":"Scientific text sentiment analysis using machine learning techniques","type":"article-journal"},"uris":["http://www.mendeley.com/documents/?uuid=6aacad9e-b9bc-4e30-a89e-630e620c5e1e","http://www.mendeley.com/documents/?uuid=df7de24b-35d2-404b-a280-562effb0384f","http://www.mendeley.com/documents/?uuid=a2c945f9-2039-4306-8bcc-b48261e5d18c"]}],"mendeley":{"formattedCitation":"(Raza &lt;i&gt;et al.&lt;/i&gt;, 2019)","plainTextFormattedCitation":"(Raza et al., 2019)","previouslyFormattedCitation":"(Raza &lt;i&gt;et al.&lt;/i&gt;, 2019)"},"properties":{"noteIndex":0},"schema":"https://github.com/citation-style-language/schema/raw/master/csl-citation.json"}</w:instrText>
      </w:r>
      <w:r w:rsidR="00E0236A" w:rsidRPr="00A37C5E">
        <w:rPr>
          <w:rFonts w:ascii="Times New Roman" w:hAnsi="Times New Roman" w:cs="Times New Roman"/>
          <w:sz w:val="24"/>
          <w:szCs w:val="24"/>
          <w:lang w:val="en-US" w:bidi="ar-SA"/>
        </w:rPr>
        <w:fldChar w:fldCharType="separate"/>
      </w:r>
      <w:r w:rsidR="00E0236A" w:rsidRPr="00A37C5E">
        <w:rPr>
          <w:rFonts w:ascii="Times New Roman" w:hAnsi="Times New Roman" w:cs="Times New Roman"/>
          <w:noProof/>
          <w:sz w:val="24"/>
          <w:szCs w:val="24"/>
          <w:lang w:val="en-US" w:bidi="ar-SA"/>
        </w:rPr>
        <w:t xml:space="preserve">(Raza </w:t>
      </w:r>
      <w:r w:rsidR="00E0236A" w:rsidRPr="00A37C5E">
        <w:rPr>
          <w:rFonts w:ascii="Times New Roman" w:hAnsi="Times New Roman" w:cs="Times New Roman"/>
          <w:i/>
          <w:noProof/>
          <w:sz w:val="24"/>
          <w:szCs w:val="24"/>
          <w:lang w:val="en-US" w:bidi="ar-SA"/>
        </w:rPr>
        <w:t>et al.</w:t>
      </w:r>
      <w:r w:rsidR="00E0236A" w:rsidRPr="00A37C5E">
        <w:rPr>
          <w:rFonts w:ascii="Times New Roman" w:hAnsi="Times New Roman" w:cs="Times New Roman"/>
          <w:noProof/>
          <w:sz w:val="24"/>
          <w:szCs w:val="24"/>
          <w:lang w:val="en-US" w:bidi="ar-SA"/>
        </w:rPr>
        <w:t>, 2019)</w:t>
      </w:r>
      <w:r w:rsidR="00E0236A" w:rsidRPr="00A37C5E">
        <w:rPr>
          <w:rFonts w:ascii="Times New Roman" w:hAnsi="Times New Roman" w:cs="Times New Roman"/>
          <w:sz w:val="24"/>
          <w:szCs w:val="24"/>
          <w:lang w:val="en-US" w:bidi="ar-SA"/>
        </w:rPr>
        <w:fldChar w:fldCharType="end"/>
      </w:r>
      <w:r w:rsidR="00E0236A" w:rsidRPr="00A37C5E">
        <w:rPr>
          <w:rFonts w:ascii="Times New Roman" w:hAnsi="Times New Roman" w:cs="Times New Roman"/>
          <w:sz w:val="24"/>
          <w:szCs w:val="24"/>
          <w:lang w:val="en-US" w:bidi="ar-SA"/>
        </w:rPr>
        <w:t>.</w:t>
      </w:r>
    </w:p>
    <w:p w14:paraId="3B11EFC3" w14:textId="33A4B606" w:rsidR="00E0236A" w:rsidRPr="00A37C5E" w:rsidRDefault="00290691" w:rsidP="00A37C5E">
      <w:pPr>
        <w:spacing w:line="360" w:lineRule="auto"/>
        <w:jc w:val="both"/>
        <w:rPr>
          <w:rFonts w:ascii="Times New Roman" w:hAnsi="Times New Roman" w:cs="Times New Roman"/>
          <w:sz w:val="24"/>
          <w:szCs w:val="24"/>
          <w:lang w:val="en-US" w:bidi="ar-SA"/>
        </w:rPr>
      </w:pPr>
      <w:r w:rsidRPr="00A37C5E">
        <w:rPr>
          <w:rFonts w:ascii="Times New Roman" w:hAnsi="Times New Roman" w:cs="Times New Roman"/>
          <w:sz w:val="24"/>
          <w:szCs w:val="24"/>
          <w:lang w:bidi="ar-SA"/>
        </w:rPr>
        <w:t>Trend analysis and opinion mining are other names for text sentiment analysis. To put it briefly, it is the act of assessing, digesting, evoking, and drawing conclusions from emotions in subjective literature. It is widely used in consumer choice research, stock and movie box office forecasts, and public opinion monitoring</w:t>
      </w:r>
      <w:r w:rsidR="00F0520C" w:rsidRPr="00A37C5E">
        <w:rPr>
          <w:rFonts w:ascii="Times New Roman" w:hAnsi="Times New Roman" w:cs="Times New Roman"/>
          <w:sz w:val="24"/>
          <w:szCs w:val="24"/>
          <w:lang w:bidi="ar-SA"/>
        </w:rPr>
        <w:t xml:space="preserve"> </w:t>
      </w:r>
      <w:r w:rsidR="00F0520C"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4236/oalib.1106174","ISSN":"2333-9721","abstract":"Sentiment analysis is part of the field of natural language processing (NLP), and its purpose is to dig out the process of emotional tendencies by analyzing some subjective texts. With the development of word vector, deep learning develops rapidly in natural language processing. Therefore, the text emotion analysis based on deep learning has also been widely studied. This article is mainly divided into two parts. The first part briefly introduces the traditional methods of sentiment analysis. The second part introduces several typical methods of sentiment analysis based on deep learning. The advantages and disadvantages of sentiment analysis are summarized and analyzed, which lays a foundation for the in-depth research of scholars.","author":[{"dropping-particle":"","family":"Li","given":"Wenling","non-dropping-particle":"","parse-names":false,"suffix":""},{"dropping-particle":"","family":"Jin","given":"Bo","non-dropping-particle":"","parse-names":false,"suffix":""},{"dropping-particle":"","family":"Quan","given":"Yu","non-dropping-particle":"","parse-names":false,"suffix":""}],"container-title":"OALib","id":"ITEM-1","issued":{"date-parts":[["2020"]]},"title":"Review of Research on Text Sentiment Analysis Based on Deep Learning","type":"article-journal"},"uris":["http://www.mendeley.com/documents/?uuid=d26f048c-6070-4015-8dfa-b370821cbe7b","http://www.mendeley.com/documents/?uuid=4ae55aed-21d3-4d4d-8b3b-4e34dc6b805b","http://www.mendeley.com/documents/?uuid=0fc12460-b86f-4269-b6b2-bcfe589144f8"]}],"mendeley":{"formattedCitation":"(Li, Jin and Quan, 2020)","plainTextFormattedCitation":"(Li, Jin and Quan, 2020)","previouslyFormattedCitation":"(Li, Jin and Quan, 2020)"},"properties":{"noteIndex":0},"schema":"https://github.com/citation-style-language/schema/raw/master/csl-citation.json"}</w:instrText>
      </w:r>
      <w:r w:rsidR="00F0520C" w:rsidRPr="00A37C5E">
        <w:rPr>
          <w:rFonts w:ascii="Times New Roman" w:hAnsi="Times New Roman" w:cs="Times New Roman"/>
          <w:sz w:val="24"/>
          <w:szCs w:val="24"/>
          <w:lang w:bidi="ar-SA"/>
        </w:rPr>
        <w:fldChar w:fldCharType="separate"/>
      </w:r>
      <w:r w:rsidR="00F0520C" w:rsidRPr="00A37C5E">
        <w:rPr>
          <w:rFonts w:ascii="Times New Roman" w:hAnsi="Times New Roman" w:cs="Times New Roman"/>
          <w:noProof/>
          <w:sz w:val="24"/>
          <w:szCs w:val="24"/>
          <w:lang w:bidi="ar-SA"/>
        </w:rPr>
        <w:t>(Li, Jin and Quan, 2020)</w:t>
      </w:r>
      <w:r w:rsidR="00F0520C" w:rsidRPr="00A37C5E">
        <w:rPr>
          <w:rFonts w:ascii="Times New Roman" w:hAnsi="Times New Roman" w:cs="Times New Roman"/>
          <w:sz w:val="24"/>
          <w:szCs w:val="24"/>
          <w:lang w:bidi="ar-SA"/>
        </w:rPr>
        <w:fldChar w:fldCharType="end"/>
      </w:r>
      <w:r w:rsidR="00F0520C" w:rsidRPr="00A37C5E">
        <w:rPr>
          <w:rFonts w:ascii="Times New Roman" w:hAnsi="Times New Roman" w:cs="Times New Roman"/>
          <w:sz w:val="24"/>
          <w:szCs w:val="24"/>
          <w:lang w:bidi="ar-SA"/>
        </w:rPr>
        <w:t xml:space="preserve">. </w:t>
      </w:r>
      <w:r w:rsidR="00E0236A" w:rsidRPr="00A37C5E">
        <w:rPr>
          <w:rFonts w:ascii="Times New Roman" w:hAnsi="Times New Roman" w:cs="Times New Roman"/>
          <w:sz w:val="24"/>
          <w:szCs w:val="24"/>
          <w:lang w:val="en-US" w:bidi="ar-SA"/>
        </w:rPr>
        <w:t>Sentiment classification is also called as polarity classification. It classifies the text is positive or negative in the sentence or documents. The sentiment analysis words are classified on the basis of semantic orientation that normally identifies the text weight, polarity, and strength. It is helpful to determine the marketing reviews and compil</w:t>
      </w:r>
      <w:r w:rsidR="008E21B6" w:rsidRPr="00A37C5E">
        <w:rPr>
          <w:rFonts w:ascii="Times New Roman" w:hAnsi="Times New Roman" w:cs="Times New Roman"/>
          <w:sz w:val="24"/>
          <w:szCs w:val="24"/>
          <w:lang w:val="en-US" w:bidi="ar-SA"/>
        </w:rPr>
        <w:t>e</w:t>
      </w:r>
      <w:r w:rsidR="00E0236A" w:rsidRPr="00A37C5E">
        <w:rPr>
          <w:rFonts w:ascii="Times New Roman" w:hAnsi="Times New Roman" w:cs="Times New Roman"/>
          <w:sz w:val="24"/>
          <w:szCs w:val="24"/>
          <w:lang w:val="en-US" w:bidi="ar-SA"/>
        </w:rPr>
        <w:t xml:space="preserve"> reviews</w:t>
      </w:r>
      <w:r w:rsidR="008E21B6" w:rsidRPr="00A37C5E">
        <w:rPr>
          <w:rFonts w:ascii="Times New Roman" w:hAnsi="Times New Roman" w:cs="Times New Roman"/>
          <w:sz w:val="24"/>
          <w:szCs w:val="24"/>
          <w:lang w:val="en-US" w:bidi="ar-SA"/>
        </w:rPr>
        <w:t>,</w:t>
      </w:r>
      <w:r w:rsidR="00E0236A" w:rsidRPr="00A37C5E">
        <w:rPr>
          <w:rFonts w:ascii="Times New Roman" w:hAnsi="Times New Roman" w:cs="Times New Roman"/>
          <w:sz w:val="24"/>
          <w:szCs w:val="24"/>
          <w:lang w:val="en-US" w:bidi="ar-SA"/>
        </w:rPr>
        <w:t xml:space="preserve"> etc. </w:t>
      </w:r>
      <w:r w:rsidRPr="00A37C5E">
        <w:rPr>
          <w:rFonts w:ascii="Times New Roman" w:hAnsi="Times New Roman" w:cs="Times New Roman"/>
          <w:sz w:val="24"/>
          <w:szCs w:val="24"/>
          <w:lang w:val="en-US" w:bidi="ar-SA"/>
        </w:rPr>
        <w:t xml:space="preserve">The focus of aspect identification for sentiment analysis is determined by the accomplishment of sentiment orientation and opinion word detection. It falls into one of two categories: supervised or unsupervised. </w:t>
      </w:r>
      <w:r w:rsidR="00E0236A" w:rsidRPr="00A37C5E">
        <w:rPr>
          <w:rFonts w:ascii="Times New Roman" w:hAnsi="Times New Roman" w:cs="Times New Roman"/>
          <w:sz w:val="24"/>
          <w:szCs w:val="24"/>
          <w:lang w:val="en-US" w:bidi="ar-SA"/>
        </w:rPr>
        <w:t xml:space="preserve">The unsupervised classification is the aspect detection in an unlabeled dataset and the supervised method is classify the aspect detection technique in a training </w:t>
      </w:r>
      <w:r w:rsidR="00850BE1" w:rsidRPr="00A37C5E">
        <w:rPr>
          <w:rFonts w:ascii="Times New Roman" w:hAnsi="Times New Roman" w:cs="Times New Roman"/>
          <w:sz w:val="24"/>
          <w:szCs w:val="24"/>
          <w:lang w:val="en-US" w:bidi="ar-SA"/>
        </w:rPr>
        <w:t xml:space="preserve">dataset </w:t>
      </w:r>
      <w:r w:rsidR="00E0236A" w:rsidRPr="00A37C5E">
        <w:rPr>
          <w:rFonts w:ascii="Times New Roman" w:hAnsi="Times New Roman" w:cs="Times New Roman"/>
          <w:sz w:val="24"/>
          <w:szCs w:val="24"/>
          <w:lang w:val="en-US" w:bidi="ar-SA"/>
        </w:rPr>
        <w:fldChar w:fldCharType="begin" w:fldLock="1"/>
      </w:r>
      <w:r w:rsidR="00A37C5E">
        <w:rPr>
          <w:rFonts w:ascii="Times New Roman" w:hAnsi="Times New Roman" w:cs="Times New Roman"/>
          <w:sz w:val="24"/>
          <w:szCs w:val="24"/>
          <w:lang w:val="en-US" w:bidi="ar-SA"/>
        </w:rPr>
        <w:instrText>ADDIN CSL_CITATION {"citationItems":[{"id":"ITEM-1","itemData":{"DOI":"10.20894/ijdmta.102.009.002.001","ISSN":"22782419","abstract":"Internet and WWW are growing a huge amount of data from the users entered the text that is related to the product review, opinions, attitudes, and any other services. This information is processing and analyzing various tools to be used. The NLP and Information retrieval methods are used to analyze the information and understanding these process information. The main problem of Sentiment analysis is classified into two categories that are Positive opinion or negative opinion. This paper focus to compare the lexical based sentiment classification and Machine learning based sentiment classification methods. Various algorithms and approaches and features are classified in this paper. Different methods are taken to solve the sentiment analysis problems.","author":[{"dropping-particle":"","family":"T. Nikil Prakash1","given":"","non-dropping-particle":"","parse-names":false,"suffix":""}],"container-title":"International Journal of Data Mining Techniques and Applications","id":"ITEM-1","issue":"2","issued":{"date-parts":[["2020"]]},"page":"83-87","title":"A Comparative study of Lexicon based and Machine learning based Classifications in Sentiment analysis","type":"article-journal","volume":"9"},"uris":["http://www.mendeley.com/documents/?uuid=98f8e32e-eaf6-433d-b0a5-0a2c06a17d18","http://www.mendeley.com/documents/?uuid=8ba84865-4652-44e6-84b2-697666d9d909","http://www.mendeley.com/documents/?uuid=d43a1770-3d03-4172-846c-0d9079b51db7"]}],"mendeley":{"formattedCitation":"(T. Nikil Prakash1, 2020)","plainTextFormattedCitation":"(T. Nikil Prakash1, 2020)","previouslyFormattedCitation":"(T. Nikil Prakash1, 2020)"},"properties":{"noteIndex":0},"schema":"https://github.com/citation-style-language/schema/raw/master/csl-citation.json"}</w:instrText>
      </w:r>
      <w:r w:rsidR="00E0236A" w:rsidRPr="00A37C5E">
        <w:rPr>
          <w:rFonts w:ascii="Times New Roman" w:hAnsi="Times New Roman" w:cs="Times New Roman"/>
          <w:sz w:val="24"/>
          <w:szCs w:val="24"/>
          <w:lang w:val="en-US" w:bidi="ar-SA"/>
        </w:rPr>
        <w:fldChar w:fldCharType="separate"/>
      </w:r>
      <w:r w:rsidR="00E0236A" w:rsidRPr="00A37C5E">
        <w:rPr>
          <w:rFonts w:ascii="Times New Roman" w:hAnsi="Times New Roman" w:cs="Times New Roman"/>
          <w:noProof/>
          <w:sz w:val="24"/>
          <w:szCs w:val="24"/>
          <w:lang w:val="en-US" w:bidi="ar-SA"/>
        </w:rPr>
        <w:t>(T. Nikil Prakash1, 2020)</w:t>
      </w:r>
      <w:r w:rsidR="00E0236A" w:rsidRPr="00A37C5E">
        <w:rPr>
          <w:rFonts w:ascii="Times New Roman" w:hAnsi="Times New Roman" w:cs="Times New Roman"/>
          <w:sz w:val="24"/>
          <w:szCs w:val="24"/>
          <w:lang w:val="en-US" w:bidi="ar-SA"/>
        </w:rPr>
        <w:fldChar w:fldCharType="end"/>
      </w:r>
      <w:r w:rsidR="00E0236A" w:rsidRPr="00A37C5E">
        <w:rPr>
          <w:rFonts w:ascii="Times New Roman" w:hAnsi="Times New Roman" w:cs="Times New Roman"/>
          <w:sz w:val="24"/>
          <w:szCs w:val="24"/>
          <w:lang w:val="en-US" w:bidi="ar-SA"/>
        </w:rPr>
        <w:t>.</w:t>
      </w:r>
    </w:p>
    <w:p w14:paraId="4C1DDBBF" w14:textId="510B068B" w:rsidR="00E0236A" w:rsidRPr="00A37C5E" w:rsidRDefault="00290691" w:rsidP="00A37C5E">
      <w:pPr>
        <w:spacing w:line="360" w:lineRule="auto"/>
        <w:jc w:val="both"/>
        <w:rPr>
          <w:rFonts w:ascii="Times New Roman" w:hAnsi="Times New Roman" w:cs="Times New Roman"/>
          <w:sz w:val="24"/>
          <w:szCs w:val="24"/>
          <w:lang w:val="en-US" w:bidi="ar-SA"/>
        </w:rPr>
      </w:pPr>
      <w:r w:rsidRPr="00A37C5E">
        <w:rPr>
          <w:rFonts w:ascii="Times New Roman" w:hAnsi="Times New Roman" w:cs="Times New Roman"/>
          <w:sz w:val="24"/>
          <w:szCs w:val="24"/>
          <w:lang w:bidi="ar-SA"/>
        </w:rPr>
        <w:t xml:space="preserve">A key focus of NLP and AI studies is sentiment analysis, often called opinion mining. </w:t>
      </w:r>
      <w:r w:rsidR="009D7FE5" w:rsidRPr="00A37C5E">
        <w:rPr>
          <w:rFonts w:ascii="Times New Roman" w:hAnsi="Times New Roman" w:cs="Times New Roman"/>
          <w:sz w:val="24"/>
          <w:szCs w:val="24"/>
          <w:lang w:bidi="ar-SA"/>
        </w:rPr>
        <w:t xml:space="preserve">This field aims at extracting opinions in form of Subjectivity from text documents most probably used to deduce the attitude of individuals or groups. The exponential increase in online social networks and other such portals has further added to the requirement to make correct sentiment analysis models available for use to overcome the sheer overload of data being generated. The </w:t>
      </w:r>
      <w:r w:rsidR="009D7FE5" w:rsidRPr="00A37C5E">
        <w:rPr>
          <w:rFonts w:ascii="Times New Roman" w:hAnsi="Times New Roman" w:cs="Times New Roman"/>
          <w:sz w:val="24"/>
          <w:szCs w:val="24"/>
          <w:lang w:bidi="ar-SA"/>
        </w:rPr>
        <w:lastRenderedPageBreak/>
        <w:t xml:space="preserve">generic techniques of SA involving hand-crafted rule and lexicon based methods have been more and more complemented with more complex and accurate ML and DL methods recently </w:t>
      </w:r>
      <w:r w:rsidR="009B700E"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https://doi.org/10.48550/arXiv.2409.09989","abstract":"This paper provides a comprehensive survey of sentiment analysis within the context of artificial intelligence (AI) and large language models (LLMs). Sentiment analysis, a critical aspect of natural language processing (NLP), has evolved significantly from traditional rule-based methods to advanced deep learning techniques. This study examines the historical development of sentiment analysis, highlighting the transition from lexicon-based and pattern-based approaches to more sophisticated machine learning and deep learning models. Key challenges are discussed, including handling bilingual texts, detecting sarcasm, and addressing biases. The paper reviews state-of-the-art approaches, identifies emerging trends, and outlines future research directions to advance the field. By synthesizing current methodologies and exploring future opportunities, this survey aims to understand sentiment analysis in the AI and LLM context thoroughly","author":[{"dropping-particle":"","family":"Singh3","given":"Shailja Gupta1 Rajesh Ranjan2 Surya Narayan","non-dropping-particle":"","parse-names":false,"suffix":""}],"id":"ITEM-1","issued":{"date-parts":[["2024"]]},"page":"1 - 16","title":"Comprehensive Study on Sentiment Analysis: From Rule based to modern LLM based system","type":"article-journal"},"uris":["http://www.mendeley.com/documents/?uuid=2caedc3a-4cd4-4153-8d79-5df5d6778d98","http://www.mendeley.com/documents/?uuid=cb0e28ca-882e-4774-ad1b-f898bc148141","http://www.mendeley.com/documents/?uuid=27c05758-5812-4c19-a758-85c31861c7fe"]}],"mendeley":{"formattedCitation":"(Singh3, 2024)","plainTextFormattedCitation":"(Singh3, 2024)","previouslyFormattedCitation":"(Singh3, 2024)"},"properties":{"noteIndex":0},"schema":"https://github.com/citation-style-language/schema/raw/master/csl-citation.json"}</w:instrText>
      </w:r>
      <w:r w:rsidR="009B700E" w:rsidRPr="00A37C5E">
        <w:rPr>
          <w:rFonts w:ascii="Times New Roman" w:hAnsi="Times New Roman" w:cs="Times New Roman"/>
          <w:sz w:val="24"/>
          <w:szCs w:val="24"/>
          <w:lang w:bidi="ar-SA"/>
        </w:rPr>
        <w:fldChar w:fldCharType="separate"/>
      </w:r>
      <w:r w:rsidR="009B700E" w:rsidRPr="00A37C5E">
        <w:rPr>
          <w:rFonts w:ascii="Times New Roman" w:hAnsi="Times New Roman" w:cs="Times New Roman"/>
          <w:noProof/>
          <w:sz w:val="24"/>
          <w:szCs w:val="24"/>
          <w:lang w:bidi="ar-SA"/>
        </w:rPr>
        <w:t>(Singh3, 2024)</w:t>
      </w:r>
      <w:r w:rsidR="009B700E" w:rsidRPr="00A37C5E">
        <w:rPr>
          <w:rFonts w:ascii="Times New Roman" w:hAnsi="Times New Roman" w:cs="Times New Roman"/>
          <w:sz w:val="24"/>
          <w:szCs w:val="24"/>
          <w:lang w:bidi="ar-SA"/>
        </w:rPr>
        <w:fldChar w:fldCharType="end"/>
      </w:r>
      <w:r w:rsidR="009B700E"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val="en-US" w:bidi="ar-SA"/>
        </w:rPr>
        <w:t>The study of how computers and humans communicate via language is known as "Language Processing" (LP).</w:t>
      </w:r>
      <w:r w:rsidR="007772A4" w:rsidRPr="00A37C5E">
        <w:rPr>
          <w:rFonts w:ascii="Times New Roman" w:hAnsi="Times New Roman" w:cs="Times New Roman"/>
          <w:sz w:val="24"/>
          <w:szCs w:val="24"/>
          <w:lang w:val="en-US" w:bidi="ar-SA"/>
        </w:rPr>
        <w:t xml:space="preserve"> </w:t>
      </w:r>
      <w:r w:rsidR="009D7FE5" w:rsidRPr="00A37C5E">
        <w:rPr>
          <w:rFonts w:ascii="Times New Roman" w:hAnsi="Times New Roman" w:cs="Times New Roman"/>
          <w:sz w:val="24"/>
          <w:szCs w:val="24"/>
          <w:lang w:val="en-US" w:bidi="ar-SA"/>
        </w:rPr>
        <w:t>An area of NLP called SA and opinion mining focuses on the exploration and analysis of opinion-bearing text descriptions of people’s feelings such as their sentiments, opinions, assessment, attitudes and even emotions. All of the data, web, and text mining relies on it and this particular area is currently one of the most vibrant in NLP</w:t>
      </w:r>
      <w:r w:rsidR="008E21B6" w:rsidRPr="00A37C5E">
        <w:rPr>
          <w:rFonts w:ascii="Times New Roman" w:hAnsi="Times New Roman" w:cs="Times New Roman"/>
          <w:sz w:val="24"/>
          <w:szCs w:val="24"/>
          <w:lang w:val="en-US" w:bidi="ar-SA"/>
        </w:rPr>
        <w:t xml:space="preserve"> </w:t>
      </w:r>
      <w:r w:rsidR="007772A4" w:rsidRPr="00A37C5E">
        <w:rPr>
          <w:rFonts w:ascii="Times New Roman" w:hAnsi="Times New Roman" w:cs="Times New Roman"/>
          <w:sz w:val="24"/>
          <w:szCs w:val="24"/>
          <w:lang w:val="en-US" w:bidi="ar-SA"/>
        </w:rPr>
        <w:fldChar w:fldCharType="begin" w:fldLock="1"/>
      </w:r>
      <w:r w:rsidR="00A37C5E">
        <w:rPr>
          <w:rFonts w:ascii="Times New Roman" w:hAnsi="Times New Roman" w:cs="Times New Roman"/>
          <w:sz w:val="24"/>
          <w:szCs w:val="24"/>
          <w:lang w:val="en-US" w:bidi="ar-SA"/>
        </w:rPr>
        <w:instrText>ADDIN CSL_CITATION {"citationItems":[{"id":"ITEM-1","itemData":{"DOI":"10.5455/jjcit.71-1586289399","ISSN":"24151076","abstract":"Sentiment Analysis (SA) is a technique used for identifying the polarity (positive, negative) of a given text, using Natural Language Processing (NLP) techniques. Facebook is an example of a social media platform that is widely used among people living in Jordan to express their opinions regarding public and special focus areas. In this paper, we implemented the lexicon-based approach for identifying the polarity of the provided Facebook comments. The data samples are from local Jordanian people commenting on a public issue related to the services provided by the main telecommunication companies in Jordan (Zain, Orange and Umniah). The produced results regarding the evaluated Arabic sentiment lexicon were promising. By applying the user-defined lexicon based on the common Facebook posts and comments used by Jordanians, it scored (60%) positive and (40%) negative. The general lexicon accuracy was (98%). The lexicon was used to label a set of unlabeled Facebook comments to formulate a big dataset. Using supervised Machine Learning (ML) algorithms that are usually used in polarity classification, the researchers introduced them to our formulated dataset. The results of the classification were 97.8, 96.8 and 95.6% for Support Vector Machine (SVM), K-Nearest Neighbour (K-NN) and Naïve Bayes (NB) classifiers, respectively.","author":[{"dropping-particle":"","family":"Nahar","given":"Khalid M.O.","non-dropping-particle":"","parse-names":false,"suffix":""},{"dropping-particle":"","family":"Jaradat","given":"Amerah","non-dropping-particle":"","parse-names":false,"suffix":""},{"dropping-particle":"","family":"Atoum","given":"Mohammed Salem","non-dropping-particle":"","parse-names":false,"suffix":""},{"dropping-particle":"","family":"Ibrahim","given":"Firas","non-dropping-particle":"","parse-names":false,"suffix":""}],"container-title":"Jordanian Journal of Computers and Information Technology","id":"ITEM-1","issued":{"date-parts":[["2020"]]},"title":"Sentiment analysis and classification of arab jordanian facebook comments for jordanian telecom companies using lexicon-based approach and machine learning","type":"article-journal"},"uris":["http://www.mendeley.com/documents/?uuid=49f1ec53-52c1-4e52-b361-cf39aaefc174","http://www.mendeley.com/documents/?uuid=cd01705e-189b-482c-a7bb-f5e211b44420","http://www.mendeley.com/documents/?uuid=86bb2578-7dde-44e2-895c-4a72b5f56265"]}],"mendeley":{"formattedCitation":"(Nahar &lt;i&gt;et al.&lt;/i&gt;, 2020)","plainTextFormattedCitation":"(Nahar et al., 2020)","previouslyFormattedCitation":"(Nahar &lt;i&gt;et al.&lt;/i&gt;, 2020)"},"properties":{"noteIndex":0},"schema":"https://github.com/citation-style-language/schema/raw/master/csl-citation.json"}</w:instrText>
      </w:r>
      <w:r w:rsidR="007772A4" w:rsidRPr="00A37C5E">
        <w:rPr>
          <w:rFonts w:ascii="Times New Roman" w:hAnsi="Times New Roman" w:cs="Times New Roman"/>
          <w:sz w:val="24"/>
          <w:szCs w:val="24"/>
          <w:lang w:val="en-US" w:bidi="ar-SA"/>
        </w:rPr>
        <w:fldChar w:fldCharType="separate"/>
      </w:r>
      <w:r w:rsidR="007772A4" w:rsidRPr="00A37C5E">
        <w:rPr>
          <w:rFonts w:ascii="Times New Roman" w:hAnsi="Times New Roman" w:cs="Times New Roman"/>
          <w:noProof/>
          <w:sz w:val="24"/>
          <w:szCs w:val="24"/>
          <w:lang w:val="en-US" w:bidi="ar-SA"/>
        </w:rPr>
        <w:t xml:space="preserve">(Nahar </w:t>
      </w:r>
      <w:r w:rsidR="007772A4" w:rsidRPr="00A37C5E">
        <w:rPr>
          <w:rFonts w:ascii="Times New Roman" w:hAnsi="Times New Roman" w:cs="Times New Roman"/>
          <w:i/>
          <w:noProof/>
          <w:sz w:val="24"/>
          <w:szCs w:val="24"/>
          <w:lang w:val="en-US" w:bidi="ar-SA"/>
        </w:rPr>
        <w:t>et al.</w:t>
      </w:r>
      <w:r w:rsidR="007772A4" w:rsidRPr="00A37C5E">
        <w:rPr>
          <w:rFonts w:ascii="Times New Roman" w:hAnsi="Times New Roman" w:cs="Times New Roman"/>
          <w:noProof/>
          <w:sz w:val="24"/>
          <w:szCs w:val="24"/>
          <w:lang w:val="en-US" w:bidi="ar-SA"/>
        </w:rPr>
        <w:t>, 2020)</w:t>
      </w:r>
      <w:r w:rsidR="007772A4" w:rsidRPr="00A37C5E">
        <w:rPr>
          <w:rFonts w:ascii="Times New Roman" w:hAnsi="Times New Roman" w:cs="Times New Roman"/>
          <w:sz w:val="24"/>
          <w:szCs w:val="24"/>
          <w:lang w:val="en-US" w:bidi="ar-SA"/>
        </w:rPr>
        <w:fldChar w:fldCharType="end"/>
      </w:r>
      <w:r w:rsidR="007772A4" w:rsidRPr="00A37C5E">
        <w:rPr>
          <w:rFonts w:ascii="Times New Roman" w:hAnsi="Times New Roman" w:cs="Times New Roman"/>
          <w:sz w:val="24"/>
          <w:szCs w:val="24"/>
          <w:lang w:val="en-US" w:bidi="ar-SA"/>
        </w:rPr>
        <w:t>.</w:t>
      </w:r>
      <w:r w:rsidR="009B700E" w:rsidRPr="00A37C5E">
        <w:rPr>
          <w:rFonts w:ascii="Times New Roman" w:hAnsi="Times New Roman" w:cs="Times New Roman"/>
          <w:sz w:val="24"/>
          <w:szCs w:val="24"/>
        </w:rPr>
        <w:t xml:space="preserve"> </w:t>
      </w:r>
    </w:p>
    <w:p w14:paraId="6B847F2D" w14:textId="77777777" w:rsidR="00522A4D" w:rsidRPr="00A37C5E" w:rsidRDefault="00522A4D" w:rsidP="00A37C5E">
      <w:pPr>
        <w:pStyle w:val="Heading2"/>
      </w:pPr>
      <w:r w:rsidRPr="00A37C5E">
        <w:t>Related Work</w:t>
      </w:r>
    </w:p>
    <w:p w14:paraId="0EC5A89D" w14:textId="1FD2ACD3" w:rsidR="00FA577B" w:rsidRPr="00A37C5E" w:rsidRDefault="009D7FE5"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This section discusses and analyses prior publications that were related to text sentiment analysis utilising DL and ML methods. key emphasis is on identifying a number of various methodological approaches, models or methodologies that have been used to analyse sentiments.</w:t>
      </w:r>
    </w:p>
    <w:p w14:paraId="07554D32" w14:textId="79D08179" w:rsidR="00522A4D" w:rsidRPr="00A37C5E" w:rsidRDefault="00153DFA" w:rsidP="00A37C5E">
      <w:pPr>
        <w:pStyle w:val="Heading3"/>
      </w:pPr>
      <w:r w:rsidRPr="00A37C5E">
        <w:t xml:space="preserve">Students’ Adaptability </w:t>
      </w:r>
      <w:r w:rsidR="00522A4D" w:rsidRPr="00A37C5E">
        <w:t xml:space="preserve">using </w:t>
      </w:r>
      <w:r w:rsidR="00FF52E9" w:rsidRPr="00A37C5E">
        <w:t>Machine</w:t>
      </w:r>
      <w:r w:rsidR="00522A4D" w:rsidRPr="00A37C5E">
        <w:t xml:space="preserve"> learning</w:t>
      </w:r>
    </w:p>
    <w:p w14:paraId="2AAC54C1" w14:textId="4871A943" w:rsidR="00984AB0" w:rsidRPr="00A37C5E" w:rsidRDefault="00984AB0"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In this study</w:t>
      </w:r>
      <w:r w:rsidR="00F0520C"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EIC61013.2024.10457130","author":[{"dropping-particle":"","family":"Sampedro","given":"Gabriel Avelino","non-dropping-particle":"","parse-names":false,"suffix":""}],"container-title":"2024 International Conference on Electronics, Information, and Communication (ICEIC)","id":"ITEM-1","issued":{"date-parts":[["2024"]]},"page":"1-4","title":"What's Next?: Exploring Machine Learning-Based Approaches to Content Suggestions Using IMDb Movie Reviews","type":"paper-conference"},"uris":["http://www.mendeley.com/documents/?uuid=aad945ad-b533-4841-b0fd-03d295ce3b5c","http://www.mendeley.com/documents/?uuid=80888890-330b-40df-9195-98f611b5bf80","http://www.mendeley.com/documents/?uuid=a22e8a26-9a38-4333-ad7d-5c42bc0d6e85"]}],"mendeley":{"formattedCitation":"(Sampedro, 2024)","plainTextFormattedCitation":"(Sampedro, 2024)","previouslyFormattedCitation":"(Sampedro, 2024)"},"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Sampedro, 2024)</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9D7FE5" w:rsidRPr="00A37C5E">
        <w:rPr>
          <w:rFonts w:ascii="Times New Roman" w:hAnsi="Times New Roman" w:cs="Times New Roman"/>
          <w:sz w:val="24"/>
          <w:szCs w:val="24"/>
          <w:lang w:bidi="ar-SA"/>
        </w:rPr>
        <w:t xml:space="preserve">was designed to provide a system that can use sentiment analysis to rate obtained movie reviews from IMDB to help the viewers decide on which particular movies are relevant to their tastes. </w:t>
      </w:r>
      <w:r w:rsidRPr="00A37C5E">
        <w:rPr>
          <w:rFonts w:ascii="Times New Roman" w:hAnsi="Times New Roman" w:cs="Times New Roman"/>
          <w:sz w:val="24"/>
          <w:szCs w:val="24"/>
          <w:lang w:bidi="ar-SA"/>
        </w:rPr>
        <w:t xml:space="preserve">Sentiment analysis (SA) simplifies the process of opinion summarization by extracting the sentiments the reviewer conveys. The algorithms employed for accuracy rate classification include the </w:t>
      </w:r>
      <w:r w:rsidR="00A470C7" w:rsidRPr="00A37C5E">
        <w:rPr>
          <w:rFonts w:ascii="Times New Roman" w:hAnsi="Times New Roman" w:cs="Times New Roman"/>
          <w:sz w:val="24"/>
          <w:szCs w:val="24"/>
          <w:lang w:bidi="ar-SA"/>
        </w:rPr>
        <w:t>LR</w:t>
      </w:r>
      <w:r w:rsidRPr="00A37C5E">
        <w:rPr>
          <w:rFonts w:ascii="Times New Roman" w:hAnsi="Times New Roman" w:cs="Times New Roman"/>
          <w:sz w:val="24"/>
          <w:szCs w:val="24"/>
          <w:lang w:bidi="ar-SA"/>
        </w:rPr>
        <w:t xml:space="preserve"> model, Linear </w:t>
      </w:r>
      <w:r w:rsidR="00A470C7" w:rsidRPr="00A37C5E">
        <w:rPr>
          <w:rFonts w:ascii="Times New Roman" w:hAnsi="Times New Roman" w:cs="Times New Roman"/>
          <w:sz w:val="24"/>
          <w:szCs w:val="24"/>
          <w:lang w:bidi="ar-SA"/>
        </w:rPr>
        <w:t>SVM</w:t>
      </w:r>
      <w:r w:rsidRPr="00A37C5E">
        <w:rPr>
          <w:rFonts w:ascii="Times New Roman" w:hAnsi="Times New Roman" w:cs="Times New Roman"/>
          <w:sz w:val="24"/>
          <w:szCs w:val="24"/>
          <w:lang w:bidi="ar-SA"/>
        </w:rPr>
        <w:t xml:space="preserve">, and Multinomial </w:t>
      </w:r>
      <w:r w:rsidR="00A470C7" w:rsidRPr="00A37C5E">
        <w:rPr>
          <w:rFonts w:ascii="Times New Roman" w:hAnsi="Times New Roman" w:cs="Times New Roman"/>
          <w:sz w:val="24"/>
          <w:szCs w:val="24"/>
          <w:lang w:bidi="ar-SA"/>
        </w:rPr>
        <w:t>NB</w:t>
      </w:r>
      <w:r w:rsidRPr="00A37C5E">
        <w:rPr>
          <w:rFonts w:ascii="Times New Roman" w:hAnsi="Times New Roman" w:cs="Times New Roman"/>
          <w:sz w:val="24"/>
          <w:szCs w:val="24"/>
          <w:lang w:bidi="ar-SA"/>
        </w:rPr>
        <w:t>. The study yielded a precision rate of 0.91 from the analysis of 6,157 data evaluations, suggesting a substantial presence of negative resistance. A data splitting technique was employed, where 25% of the dataset comprising 12,500 reviews was allocated for training purposes. The level of accuracy attained was 90.288%.</w:t>
      </w:r>
    </w:p>
    <w:p w14:paraId="12EABD23" w14:textId="16C8AFCC" w:rsidR="00984AB0" w:rsidRPr="00A37C5E" w:rsidRDefault="00F0520C"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This research  done by </w:t>
      </w:r>
      <w:r w:rsidR="004F70AE"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PICET60765.2024.10716161","abstract":"Researchers are driven to complete their work in sentiment analysis by the ever-increasing demands placed on government agencies and commercial companies. The way people express themselves on social media is a reflection of their opinions on various products, services, and events. As a subfield of NLP, sentiment analysis aims to extract positive or negative polarities from text found in social media platforms. Three cutting-edge machine learning classifiers-Naive Bayes, SVM, and OneR-are showcased in this study for the purpose of optimizing sentiment analysis. Two benchmark datasets are used in the studies; one dataset is derived from Amazon, while the other is derived from IMDB movie reviews. We compare and analyze the results of these classification methods. The Naive Bayes learned rather quickly, but OneR shows more promise with a precision of 92.6%, an F-measure of 96%, and a properly categorized occurrence rate of 93.4%.","author":[{"dropping-particle":"","family":"Changala","given":"Ravindra","non-dropping-particle":"","parse-names":false,"suffix":""},{"dropping-particle":"","family":"N","given":"Lakshmi H","non-dropping-particle":"","parse-names":false,"suffix":""},{"dropping-particle":"","family":"Krishna","given":"G Venkata","non-dropping-particle":"","parse-names":false,"suffix":""},{"dropping-particle":"","family":"Lakshmi","given":"H Bhagya","non-dropping-particle":"","parse-names":false,"suffix":""},{"dropping-particle":"","family":"Kiran","given":"G Uday","non-dropping-particle":"","parse-names":false,"suffix":""},{"dropping-particle":"","family":"Thatha","given":"Venkata Nagaraju","non-dropping-particle":"","parse-names":false,"suffix":""}],"container-title":"2024 Parul International Conference on Engineering and Technology (PICET)","id":"ITEM-1","issued":{"date-parts":[["2024"]]},"page":"1-5","title":"Sentiment Analysis Optimization Using Hybrid Machine Learning Techniques","type":"paper-conference"},"uris":["http://www.mendeley.com/documents/?uuid=a4be6efc-b0cd-4291-bd41-30f6a27b9af2","http://www.mendeley.com/documents/?uuid=d94cef48-b387-41a2-910b-b05797a58c6d","http://www.mendeley.com/documents/?uuid=a3b48802-04e6-466e-a456-f5847ab0c3e9"]}],"mendeley":{"formattedCitation":"(Changala &lt;i&gt;et al.&lt;/i&gt;, 2024)","plainTextFormattedCitation":"(Changala et al., 2024)","previouslyFormattedCitation":"(Changala &lt;i&gt;et al.&lt;/i&gt;, 2024)"},"properties":{"noteIndex":0},"schema":"https://github.com/citation-style-language/schema/raw/master/csl-citation.json"}</w:instrText>
      </w:r>
      <w:r w:rsidR="004F70AE" w:rsidRPr="00A37C5E">
        <w:rPr>
          <w:rFonts w:ascii="Times New Roman" w:hAnsi="Times New Roman" w:cs="Times New Roman"/>
          <w:sz w:val="24"/>
          <w:szCs w:val="24"/>
          <w:lang w:bidi="ar-SA"/>
        </w:rPr>
        <w:fldChar w:fldCharType="separate"/>
      </w:r>
      <w:r w:rsidR="004F70AE" w:rsidRPr="00A37C5E">
        <w:rPr>
          <w:rFonts w:ascii="Times New Roman" w:hAnsi="Times New Roman" w:cs="Times New Roman"/>
          <w:noProof/>
          <w:sz w:val="24"/>
          <w:szCs w:val="24"/>
          <w:lang w:bidi="ar-SA"/>
        </w:rPr>
        <w:t xml:space="preserve">(Changala </w:t>
      </w:r>
      <w:r w:rsidR="004F70AE" w:rsidRPr="00A37C5E">
        <w:rPr>
          <w:rFonts w:ascii="Times New Roman" w:hAnsi="Times New Roman" w:cs="Times New Roman"/>
          <w:i/>
          <w:noProof/>
          <w:sz w:val="24"/>
          <w:szCs w:val="24"/>
          <w:lang w:bidi="ar-SA"/>
        </w:rPr>
        <w:t>et al.</w:t>
      </w:r>
      <w:r w:rsidR="004F70AE" w:rsidRPr="00A37C5E">
        <w:rPr>
          <w:rFonts w:ascii="Times New Roman" w:hAnsi="Times New Roman" w:cs="Times New Roman"/>
          <w:noProof/>
          <w:sz w:val="24"/>
          <w:szCs w:val="24"/>
          <w:lang w:bidi="ar-SA"/>
        </w:rPr>
        <w:t>, 2024)</w:t>
      </w:r>
      <w:r w:rsidR="004F70AE" w:rsidRPr="00A37C5E">
        <w:rPr>
          <w:rFonts w:ascii="Times New Roman" w:hAnsi="Times New Roman" w:cs="Times New Roman"/>
          <w:sz w:val="24"/>
          <w:szCs w:val="24"/>
          <w:lang w:bidi="ar-SA"/>
        </w:rPr>
        <w:fldChar w:fldCharType="end"/>
      </w:r>
      <w:r w:rsidR="004F70AE" w:rsidRPr="00A37C5E">
        <w:rPr>
          <w:rFonts w:ascii="Times New Roman" w:hAnsi="Times New Roman" w:cs="Times New Roman"/>
          <w:sz w:val="24"/>
          <w:szCs w:val="24"/>
          <w:lang w:bidi="ar-SA"/>
        </w:rPr>
        <w:t>,</w:t>
      </w:r>
      <w:r w:rsidR="00984AB0" w:rsidRPr="00A37C5E">
        <w:rPr>
          <w:rFonts w:ascii="Times New Roman" w:hAnsi="Times New Roman" w:cs="Times New Roman"/>
          <w:sz w:val="24"/>
          <w:szCs w:val="24"/>
          <w:lang w:bidi="ar-SA"/>
        </w:rPr>
        <w:t xml:space="preserve"> </w:t>
      </w:r>
      <w:r w:rsidR="008E21B6" w:rsidRPr="00A37C5E">
        <w:rPr>
          <w:rFonts w:ascii="Times New Roman" w:hAnsi="Times New Roman" w:cs="Times New Roman"/>
          <w:sz w:val="24"/>
          <w:szCs w:val="24"/>
          <w:lang w:bidi="ar-SA"/>
        </w:rPr>
        <w:t xml:space="preserve">proposed to </w:t>
      </w:r>
      <w:r w:rsidR="00984AB0" w:rsidRPr="00A37C5E">
        <w:rPr>
          <w:rFonts w:ascii="Times New Roman" w:hAnsi="Times New Roman" w:cs="Times New Roman"/>
          <w:sz w:val="24"/>
          <w:szCs w:val="24"/>
          <w:lang w:bidi="ar-SA"/>
        </w:rPr>
        <w:t>optimi</w:t>
      </w:r>
      <w:r w:rsidR="008E21B6" w:rsidRPr="00A37C5E">
        <w:rPr>
          <w:rFonts w:ascii="Times New Roman" w:hAnsi="Times New Roman" w:cs="Times New Roman"/>
          <w:sz w:val="24"/>
          <w:szCs w:val="24"/>
          <w:lang w:bidi="ar-SA"/>
        </w:rPr>
        <w:t>se</w:t>
      </w:r>
      <w:r w:rsidR="00984AB0" w:rsidRPr="00A37C5E">
        <w:rPr>
          <w:rFonts w:ascii="Times New Roman" w:hAnsi="Times New Roman" w:cs="Times New Roman"/>
          <w:sz w:val="24"/>
          <w:szCs w:val="24"/>
          <w:lang w:bidi="ar-SA"/>
        </w:rPr>
        <w:t xml:space="preserve"> sentiment analysis using three cutting-edge machine learning classifiers, SVM and </w:t>
      </w:r>
      <w:r w:rsidR="00A37C5E" w:rsidRPr="00A37C5E">
        <w:rPr>
          <w:rFonts w:ascii="Times New Roman" w:hAnsi="Times New Roman" w:cs="Times New Roman"/>
          <w:sz w:val="24"/>
          <w:szCs w:val="24"/>
          <w:lang w:bidi="ar-SA"/>
        </w:rPr>
        <w:t>Oner</w:t>
      </w:r>
      <w:r w:rsidR="00984AB0" w:rsidRPr="00A37C5E">
        <w:rPr>
          <w:rFonts w:ascii="Times New Roman" w:hAnsi="Times New Roman" w:cs="Times New Roman"/>
          <w:sz w:val="24"/>
          <w:szCs w:val="24"/>
          <w:lang w:bidi="ar-SA"/>
        </w:rPr>
        <w:t xml:space="preserve">. Two benchmark datasets are used in the studies; one dataset is derived from Amazon, while the other is derived from IMDB movie reviews. </w:t>
      </w:r>
      <w:r w:rsidR="00962D93" w:rsidRPr="00A37C5E">
        <w:rPr>
          <w:rFonts w:ascii="Times New Roman" w:hAnsi="Times New Roman" w:cs="Times New Roman"/>
          <w:sz w:val="24"/>
          <w:szCs w:val="24"/>
          <w:lang w:bidi="ar-SA"/>
        </w:rPr>
        <w:t>they</w:t>
      </w:r>
      <w:r w:rsidR="00984AB0" w:rsidRPr="00A37C5E">
        <w:rPr>
          <w:rFonts w:ascii="Times New Roman" w:hAnsi="Times New Roman" w:cs="Times New Roman"/>
          <w:sz w:val="24"/>
          <w:szCs w:val="24"/>
          <w:lang w:bidi="ar-SA"/>
        </w:rPr>
        <w:t xml:space="preserve"> compare and analyze the results of these classification methods. The Naive Bayes learned rather quickly, but </w:t>
      </w:r>
      <w:r w:rsidR="00A37C5E" w:rsidRPr="00A37C5E">
        <w:rPr>
          <w:rFonts w:ascii="Times New Roman" w:hAnsi="Times New Roman" w:cs="Times New Roman"/>
          <w:sz w:val="24"/>
          <w:szCs w:val="24"/>
          <w:lang w:bidi="ar-SA"/>
        </w:rPr>
        <w:t>Oner</w:t>
      </w:r>
      <w:r w:rsidR="00984AB0" w:rsidRPr="00A37C5E">
        <w:rPr>
          <w:rFonts w:ascii="Times New Roman" w:hAnsi="Times New Roman" w:cs="Times New Roman"/>
          <w:sz w:val="24"/>
          <w:szCs w:val="24"/>
          <w:lang w:bidi="ar-SA"/>
        </w:rPr>
        <w:t xml:space="preserve"> shows more promise with a precision of 92.6%, an F-measure of 96%, and a properly categorized occurrence rate of 93.4%.</w:t>
      </w:r>
    </w:p>
    <w:p w14:paraId="5157D43B" w14:textId="7AA32428" w:rsidR="007772A4" w:rsidRPr="00A37C5E" w:rsidRDefault="009B700E"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In t</w:t>
      </w:r>
      <w:r w:rsidR="007772A4" w:rsidRPr="00A37C5E">
        <w:rPr>
          <w:rFonts w:ascii="Times New Roman" w:hAnsi="Times New Roman" w:cs="Times New Roman"/>
          <w:sz w:val="24"/>
          <w:szCs w:val="24"/>
          <w:lang w:bidi="ar-SA"/>
        </w:rPr>
        <w:t xml:space="preserve">his </w:t>
      </w:r>
      <w:r w:rsidRPr="00A37C5E">
        <w:rPr>
          <w:rFonts w:ascii="Times New Roman" w:hAnsi="Times New Roman" w:cs="Times New Roman"/>
          <w:sz w:val="24"/>
          <w:szCs w:val="24"/>
          <w:lang w:bidi="ar-SA"/>
        </w:rPr>
        <w:t>research</w:t>
      </w:r>
      <w:r w:rsidR="00F0520C"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https://doi.org/10.48550/arXiv.2409.09989","abstract":"This paper provides a comprehensive survey of sentiment analysis within the context of artificial intelligence (AI) and large language models (LLMs). Sentiment analysis, a critical aspect of natural language processing (NLP), has evolved significantly from traditional rule-based methods to advanced deep learning techniques. This study examines the historical development of sentiment analysis, highlighting the transition from lexicon-based and pattern-based approaches to more sophisticated machine learning and deep learning models. Key challenges are discussed, including handling bilingual texts, detecting sarcasm, and addressing biases. The paper reviews state-of-the-art approaches, identifies emerging trends, and outlines future research directions to advance the field. By synthesizing current methodologies and exploring future opportunities, this survey aims to understand sentiment analysis in the AI and LLM context thoroughly","author":[{"dropping-particle":"","family":"Singh3","given":"Shailja Gupta1 Rajesh Ranjan2 Surya Narayan","non-dropping-particle":"","parse-names":false,"suffix":""}],"id":"ITEM-1","issued":{"date-parts":[["2024"]]},"page":"1 - 16","title":"Comprehensive Study on Sentiment Analysis: From Rule based to modern LLM based system","type":"article-journal"},"uris":["http://www.mendeley.com/documents/?uuid=27c05758-5812-4c19-a758-85c31861c7fe","http://www.mendeley.com/documents/?uuid=cb0e28ca-882e-4774-ad1b-f898bc148141","http://www.mendeley.com/documents/?uuid=2caedc3a-4cd4-4153-8d79-5df5d6778d98"]}],"mendeley":{"formattedCitation":"(Singh3, 2024)","plainTextFormattedCitation":"(Singh3, 2024)","previouslyFormattedCitation":"(Singh3, 2024)"},"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Singh3, 2024)</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w:t>
      </w:r>
      <w:r w:rsidR="007772A4" w:rsidRPr="00A37C5E">
        <w:rPr>
          <w:rFonts w:ascii="Times New Roman" w:hAnsi="Times New Roman" w:cs="Times New Roman"/>
          <w:sz w:val="24"/>
          <w:szCs w:val="24"/>
          <w:lang w:bidi="ar-SA"/>
        </w:rPr>
        <w:t xml:space="preserve"> </w:t>
      </w:r>
      <w:r w:rsidR="00290691" w:rsidRPr="00A37C5E">
        <w:rPr>
          <w:rFonts w:ascii="Times New Roman" w:hAnsi="Times New Roman" w:cs="Times New Roman"/>
          <w:sz w:val="24"/>
          <w:szCs w:val="24"/>
          <w:lang w:bidi="ar-SA"/>
        </w:rPr>
        <w:t xml:space="preserve">offered an extensive overview of sentiment analysis as it pertains to AI and LLMs. An essential part of NLP, sentiment analysis has progressed greatly from simpler rule-based approaches to more complex DL systems. The paper traced the </w:t>
      </w:r>
      <w:r w:rsidR="00290691" w:rsidRPr="00A37C5E">
        <w:rPr>
          <w:rFonts w:ascii="Times New Roman" w:hAnsi="Times New Roman" w:cs="Times New Roman"/>
          <w:sz w:val="24"/>
          <w:szCs w:val="24"/>
          <w:lang w:bidi="ar-SA"/>
        </w:rPr>
        <w:lastRenderedPageBreak/>
        <w:t>evolution of sentiment analysis over time, focussing on how the field has progressed from methods that relied on lexicons and patterns to those that use AI and deep learning. Handling multilingual messages, recognising sarcasm, and correcting biases are some of the key problems that are explored. The report analyses developing trends, reviews state-of-the-art methodologies, and lays out future research priorities to progress the subject</w:t>
      </w:r>
      <w:r w:rsidR="00AA23FA" w:rsidRPr="00A37C5E">
        <w:rPr>
          <w:rFonts w:ascii="Times New Roman" w:hAnsi="Times New Roman" w:cs="Times New Roman"/>
          <w:sz w:val="24"/>
          <w:szCs w:val="24"/>
          <w:lang w:bidi="ar-SA"/>
        </w:rPr>
        <w:t>. This research aims to get a thorough grasp of sentiment analysis within the framework of AI and LLM by integrating current methods and exploring possible future directions.</w:t>
      </w:r>
    </w:p>
    <w:p w14:paraId="2EA08BD8" w14:textId="613D7BDB" w:rsidR="00FB2477" w:rsidRPr="00A37C5E" w:rsidRDefault="00FB2477"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research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54254/2755-2721/67/2024ma0060","ISSN":"2755-2721","abstract":"With the rapid development of natural language processing (NLP) technology, large-scale pre-trained language models such as GPT-3 have become a popular research object in NLP field. This paper aims to explore sentiment analysis optimization techniques based on large pre-trained language models such as GPT-3 to improve model performance and effect and further promote the development of natural language processing (NLP). By introducing the importance of sentiment analysis and the limitations of traditional methods, GPT-3 and Fine-tuning techniques are introduced in this paper, and their applications in sentiment analysis are explained in detail. The experimental results show that the Fine-tuning technique can optimize GPT-3 model and obtain good performance in sentiment analysis task. This study provides an important reference for future sentiment analysis using large-scale language models.","author":[{"dropping-particle":"","family":"Zhan","given":"Tong","non-dropping-particle":"","parse-names":false,"suffix":""},{"dropping-particle":"","family":"Shi","given":"Chenxi","non-dropping-particle":"","parse-names":false,"suffix":""},{"dropping-particle":"","family":"Shi","given":"Yadong","non-dropping-particle":"","parse-names":false,"suffix":""},{"dropping-particle":"","family":"Li","given":"Huixiang","non-dropping-particle":"","parse-names":false,"suffix":""},{"dropping-particle":"","family":"Lin","given":"Yiyu","non-dropping-particle":"","parse-names":false,"suffix":""}],"container-title":"Applied and Computational Engineering","id":"ITEM-1","issue":"1","issued":{"date-parts":[["2024"]]},"page":"27-33","title":"Optimization techniques for sentiment analysis based on LLM (GPT-3)","type":"article-journal","volume":"67"},"uris":["http://www.mendeley.com/documents/?uuid=325bbc33-1b9f-4fb6-b8fe-9080a995ba9b","http://www.mendeley.com/documents/?uuid=4e990912-4803-4b53-8566-005a4644d1e5","http://www.mendeley.com/documents/?uuid=27593bc5-7147-4de8-b9e0-17186a54696f"]}],"mendeley":{"formattedCitation":"(Zhan &lt;i&gt;et al.&lt;/i&gt;, 2024)","plainTextFormattedCitation":"(Zhan et al., 2024)","previouslyFormattedCitation":"(Zhan &lt;i&gt;et al.&lt;/i&gt;, 2024)"},"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 xml:space="preserve">(Zhan </w:t>
      </w:r>
      <w:r w:rsidRPr="00A37C5E">
        <w:rPr>
          <w:rFonts w:ascii="Times New Roman" w:hAnsi="Times New Roman" w:cs="Times New Roman"/>
          <w:i/>
          <w:noProof/>
          <w:sz w:val="24"/>
          <w:szCs w:val="24"/>
          <w:lang w:bidi="ar-SA"/>
        </w:rPr>
        <w:t>et al.</w:t>
      </w:r>
      <w:r w:rsidRPr="00A37C5E">
        <w:rPr>
          <w:rFonts w:ascii="Times New Roman" w:hAnsi="Times New Roman" w:cs="Times New Roman"/>
          <w:noProof/>
          <w:sz w:val="24"/>
          <w:szCs w:val="24"/>
          <w:lang w:bidi="ar-SA"/>
        </w:rPr>
        <w:t>, 2024)</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290691" w:rsidRPr="00A37C5E">
        <w:rPr>
          <w:rFonts w:ascii="Times New Roman" w:hAnsi="Times New Roman" w:cs="Times New Roman"/>
          <w:sz w:val="24"/>
          <w:szCs w:val="24"/>
          <w:lang w:bidi="ar-SA"/>
        </w:rPr>
        <w:t>investigated methods for optimising sentiment analysis using big pre-trained language models like GPT-3 to enhance the impact and performance of the models and push NLP development forward.</w:t>
      </w:r>
      <w:r w:rsidRPr="00A37C5E">
        <w:rPr>
          <w:rFonts w:ascii="Times New Roman" w:hAnsi="Times New Roman" w:cs="Times New Roman"/>
          <w:sz w:val="24"/>
          <w:szCs w:val="24"/>
          <w:lang w:bidi="ar-SA"/>
        </w:rPr>
        <w:t xml:space="preserve"> </w:t>
      </w:r>
      <w:r w:rsidR="00290691" w:rsidRPr="00A37C5E">
        <w:rPr>
          <w:rFonts w:ascii="Times New Roman" w:hAnsi="Times New Roman" w:cs="Times New Roman"/>
          <w:sz w:val="24"/>
          <w:szCs w:val="24"/>
          <w:lang w:bidi="ar-SA"/>
        </w:rPr>
        <w:t>This paper introduces GPT-3 and Fine-tuning approaches, discusses their uses in sentiment analysis, and explains the significance of sentiment analysis as well as the limits of standard methods. Experimental findings demonstrate that the GPT-3 model may be fine-tuned using the fine-tuning approach, leading to high performance in the sentiment analysis task. If future sentiment analyses use large-scale language models, this work will serve as a valuable reference.</w:t>
      </w:r>
    </w:p>
    <w:p w14:paraId="3BD1686F" w14:textId="3E5B5EEA" w:rsidR="001026B7" w:rsidRPr="00A37C5E" w:rsidRDefault="00EF4199"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study </w:t>
      </w:r>
      <w:r w:rsidR="00EC345D" w:rsidRPr="00A37C5E">
        <w:rPr>
          <w:rFonts w:ascii="Times New Roman" w:hAnsi="Times New Roman" w:cs="Times New Roman"/>
          <w:sz w:val="24"/>
          <w:szCs w:val="24"/>
          <w:lang w:bidi="ar-SA"/>
        </w:rPr>
        <w:t xml:space="preserve">done by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OIACT59844.2023.10455937","ISBN":"9798350315639","abstract":"Sentiment analysis plays a critical role in natural language processing as it seeks to identify and categorize the emotions expressed in texts. In this study, we conducted a case analysis using the IMDB dataset to analyze sentiments in movie reviews. We propose an approach that employs a Majority Voting method that merges two effective classification techniques: Multinomial Naive Bayes (MNB) and Logistic Regression (LR). The Majority Voting method we employed considers the decisions made by both MNB and LR, selecting the sentiment that appears most frequently as the outcome. Our objective is to enhance sentiment analysis performance by leveraging the strengths of both methods. We divided the IMDB dataset into an 80 \\% training set and a 20 \\% testing set to evaluate the approach. Performance assessment included metrics such as accuracy, precision, and recall. The experimental outcomes significantly improved sentiment analysis performance by combining MNB and LR using Majority Voting. The achieved accuracy was 0.89 \\% higher compared to using the methods individually. The Majority Voting approach allowed us to integrate the advantages of both classification methods, resulting in more accurate and consistent sentiment predictions in analyzing movie reviews on the IMDB dataset. These findings indicate that the proposed hybrid approach holds great potential in enhancing the performance of sentiment analysis on the IMDB dataset and can be applied to various applications of sentiment analysis.","author":[{"dropping-particle":"","family":"Zakaria","given":"","non-dropping-particle":"","parse-names":false,"suffix":""},{"dropping-particle":"","family":"Sunyoto","given":"Andi","non-dropping-particle":"","parse-names":false,"suffix":""}],"container-title":"2023 6th International Conference on Information and Communications Technology, ICOIACT 2023","id":"ITEM-1","issued":{"date-parts":[["2023"]]},"title":"Hybrid Sentiment Analysis: Majority Voting with Multinomial Naive Bayes and Logistic Regression on IMDB Dataset","type":"paper-conference"},"uris":["http://www.mendeley.com/documents/?uuid=04af7159-26ba-4c19-a38c-6baacb19f854","http://www.mendeley.com/documents/?uuid=0c53a486-c997-4a69-adec-a48b8ee9cde9","http://www.mendeley.com/documents/?uuid=1e359f30-dc66-4056-b234-13409cab6e17"]}],"mendeley":{"formattedCitation":"(Zakaria and Sunyoto, 2023)","plainTextFormattedCitation":"(Zakaria and Sunyoto, 2023)","previouslyFormattedCitation":"(Zakaria and Sunyoto, 2023)"},"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Zakaria and Sunyoto, 2023)</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290691" w:rsidRPr="00A37C5E">
        <w:rPr>
          <w:rFonts w:ascii="Times New Roman" w:hAnsi="Times New Roman" w:cs="Times New Roman"/>
          <w:sz w:val="24"/>
          <w:szCs w:val="24"/>
          <w:lang w:bidi="ar-SA"/>
        </w:rPr>
        <w:t>performed a case study analysing review sentiment using the IMDB dataset. In their proposal, they used a Majority Voting method to combine LR with MNB, two powerful classification algorithms.</w:t>
      </w:r>
      <w:r w:rsidRPr="00A37C5E">
        <w:rPr>
          <w:rFonts w:ascii="Times New Roman" w:hAnsi="Times New Roman" w:cs="Times New Roman"/>
          <w:sz w:val="24"/>
          <w:szCs w:val="24"/>
          <w:lang w:bidi="ar-SA"/>
        </w:rPr>
        <w:t xml:space="preserve"> </w:t>
      </w:r>
      <w:r w:rsidR="00290691" w:rsidRPr="00A37C5E">
        <w:rPr>
          <w:rFonts w:ascii="Times New Roman" w:hAnsi="Times New Roman" w:cs="Times New Roman"/>
          <w:sz w:val="24"/>
          <w:szCs w:val="24"/>
          <w:lang w:bidi="ar-SA"/>
        </w:rPr>
        <w:t xml:space="preserve">Their Majority Voting solution takes into account the choices made by MNB and LR and uses the feeling that comes up most often as </w:t>
      </w:r>
      <w:r w:rsidR="00AA23FA" w:rsidRPr="00A37C5E">
        <w:rPr>
          <w:rFonts w:ascii="Times New Roman" w:hAnsi="Times New Roman" w:cs="Times New Roman"/>
          <w:sz w:val="24"/>
          <w:szCs w:val="24"/>
          <w:lang w:bidi="ar-SA"/>
        </w:rPr>
        <w:t>a</w:t>
      </w:r>
      <w:r w:rsidR="00290691" w:rsidRPr="00A37C5E">
        <w:rPr>
          <w:rFonts w:ascii="Times New Roman" w:hAnsi="Times New Roman" w:cs="Times New Roman"/>
          <w:sz w:val="24"/>
          <w:szCs w:val="24"/>
          <w:lang w:bidi="ar-SA"/>
        </w:rPr>
        <w:t xml:space="preserve"> final result. </w:t>
      </w:r>
      <w:r w:rsidR="00AA23FA" w:rsidRPr="00A37C5E">
        <w:rPr>
          <w:rFonts w:ascii="Times New Roman" w:hAnsi="Times New Roman" w:cs="Times New Roman"/>
          <w:sz w:val="24"/>
          <w:szCs w:val="24"/>
          <w:lang w:bidi="ar-SA"/>
        </w:rPr>
        <w:t xml:space="preserve">The purpose of merging the two approaches is to make sentiment analysis more effective. They evaluated the approach using an 80% training set and a 20% test set extracted from the IMDB dataset. </w:t>
      </w:r>
      <w:r w:rsidR="00290691" w:rsidRPr="00A37C5E">
        <w:rPr>
          <w:rFonts w:ascii="Times New Roman" w:hAnsi="Times New Roman" w:cs="Times New Roman"/>
          <w:sz w:val="24"/>
          <w:szCs w:val="24"/>
          <w:lang w:bidi="ar-SA"/>
        </w:rPr>
        <w:t>Precision, accuracy, and recall were some of the performance indicators included in the evaluation. The experimental results showed that merging MNB and LR using Majority Voting greatly enhanced the performance of sentiment analysis. As compared to using each approach alone, the attained accuracy was 0.89% greater.</w:t>
      </w:r>
      <w:r w:rsidRPr="00A37C5E">
        <w:rPr>
          <w:rFonts w:ascii="Times New Roman" w:hAnsi="Times New Roman" w:cs="Times New Roman"/>
          <w:sz w:val="24"/>
          <w:szCs w:val="24"/>
          <w:lang w:bidi="ar-SA"/>
        </w:rPr>
        <w:t> </w:t>
      </w:r>
    </w:p>
    <w:p w14:paraId="730E7991" w14:textId="3A9E5771" w:rsidR="00AC777D" w:rsidRPr="00A37C5E" w:rsidRDefault="00AC777D"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study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CSCE60160.2023.00279","author":[{"dropping-particle":"","family":"Jones","given":"Rebet","non-dropping-particle":"","parse-names":false,"suffix":""},{"dropping-particle":"","family":"Omar","given":"Marwan","non-dropping-particle":"","parse-names":false,"suffix":""},{"dropping-particle":"","family":"Mohammed","given":"Derek","non-dropping-particle":"","parse-names":false,"suffix":""}],"container-title":"2023 Congress in Computer Science, Computer Engineering, &amp; Applied Computing (CSCE)","id":"ITEM-1","issued":{"date-parts":[["2023"]]},"page":"1699-1702","title":"Harnessing the Power of the GPT Model to Generate Adversarial Examples","type":"paper-conference"},"uris":["http://www.mendeley.com/documents/?uuid=e28c11b7-e616-4a2a-80fb-390d215457e2","http://www.mendeley.com/documents/?uuid=adcc1a22-49c0-45a2-bd46-ea67bf3853f5","http://www.mendeley.com/documents/?uuid=38570e42-71c0-4eb2-8a48-a668adb425c1"]}],"mendeley":{"formattedCitation":"(Jones, Omar and Mohammed, 2023)","plainTextFormattedCitation":"(Jones, Omar and Mohammed, 2023)","previouslyFormattedCitation":"(Jones, Omar and Mohammed, 2023)"},"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Jones, Omar and Mohammed, 2023)</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9D7FE5" w:rsidRPr="00A37C5E">
        <w:rPr>
          <w:rFonts w:ascii="Times New Roman" w:hAnsi="Times New Roman" w:cs="Times New Roman"/>
          <w:sz w:val="24"/>
          <w:szCs w:val="24"/>
          <w:lang w:bidi="ar-SA"/>
        </w:rPr>
        <w:t xml:space="preserve">deployed an approach to generating targeted text-domain adversarial examples from inputs by leveraging the GPT-2 model. To build adversarial instances that potentially deceive sentiment analysis machines, their technique employed an iterative algorithm to produce perturbations of input textual samples. To validate their method, they apply it to Yelp, MR, and IMDB – three of the standard sentiment analysis datasets. </w:t>
      </w:r>
      <w:r w:rsidR="00AA23FA" w:rsidRPr="00A37C5E">
        <w:rPr>
          <w:rFonts w:ascii="Times New Roman" w:hAnsi="Times New Roman" w:cs="Times New Roman"/>
          <w:sz w:val="24"/>
          <w:szCs w:val="24"/>
          <w:lang w:bidi="ar-SA"/>
        </w:rPr>
        <w:t>An</w:t>
      </w:r>
      <w:r w:rsidR="00290691" w:rsidRPr="00A37C5E">
        <w:rPr>
          <w:rFonts w:ascii="Times New Roman" w:hAnsi="Times New Roman" w:cs="Times New Roman"/>
          <w:sz w:val="24"/>
          <w:szCs w:val="24"/>
          <w:lang w:bidi="ar-SA"/>
        </w:rPr>
        <w:t xml:space="preserve"> </w:t>
      </w:r>
      <w:r w:rsidR="00A37C5E" w:rsidRPr="00A37C5E">
        <w:rPr>
          <w:rFonts w:ascii="Times New Roman" w:hAnsi="Times New Roman" w:cs="Times New Roman"/>
          <w:sz w:val="24"/>
          <w:szCs w:val="24"/>
          <w:lang w:bidi="ar-SA"/>
        </w:rPr>
        <w:t>outcome</w:t>
      </w:r>
      <w:r w:rsidR="00290691" w:rsidRPr="00A37C5E">
        <w:rPr>
          <w:rFonts w:ascii="Times New Roman" w:hAnsi="Times New Roman" w:cs="Times New Roman"/>
          <w:sz w:val="24"/>
          <w:szCs w:val="24"/>
          <w:lang w:bidi="ar-SA"/>
        </w:rPr>
        <w:t xml:space="preserve"> </w:t>
      </w:r>
      <w:r w:rsidR="00AA23FA" w:rsidRPr="00A37C5E">
        <w:rPr>
          <w:rFonts w:ascii="Times New Roman" w:hAnsi="Times New Roman" w:cs="Times New Roman"/>
          <w:sz w:val="24"/>
          <w:szCs w:val="24"/>
          <w:lang w:bidi="ar-SA"/>
        </w:rPr>
        <w:t>shows</w:t>
      </w:r>
      <w:r w:rsidR="00290691" w:rsidRPr="00A37C5E">
        <w:rPr>
          <w:rFonts w:ascii="Times New Roman" w:hAnsi="Times New Roman" w:cs="Times New Roman"/>
          <w:sz w:val="24"/>
          <w:szCs w:val="24"/>
          <w:lang w:bidi="ar-SA"/>
        </w:rPr>
        <w:t xml:space="preserve"> that their method is capable of producing hostile cases that considerably diminish sentiment analysis algorithms' performance. On the Yelp, MR, and </w:t>
      </w:r>
      <w:r w:rsidR="00290691" w:rsidRPr="00A37C5E">
        <w:rPr>
          <w:rFonts w:ascii="Times New Roman" w:hAnsi="Times New Roman" w:cs="Times New Roman"/>
          <w:sz w:val="24"/>
          <w:szCs w:val="24"/>
          <w:lang w:bidi="ar-SA"/>
        </w:rPr>
        <w:lastRenderedPageBreak/>
        <w:t>IMDB datasets, respectively, a reduction in accuracy of up to 67.3%, 68.1%, and 52.5% was attained. Additionally, they talk about the shortcomings of their methodology and the unresolved issues in this area. Ultimately, their research proves that GPT-2 can be a powerful adversarial example generator for NLP applications.</w:t>
      </w:r>
    </w:p>
    <w:p w14:paraId="5B5F014D" w14:textId="5AA16B86" w:rsidR="004F70AE" w:rsidRPr="00A37C5E" w:rsidRDefault="004F70AE"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research </w:t>
      </w:r>
      <w:r w:rsidR="00604625" w:rsidRPr="00A37C5E">
        <w:rPr>
          <w:rFonts w:ascii="Times New Roman" w:hAnsi="Times New Roman" w:cs="Times New Roman"/>
          <w:sz w:val="24"/>
          <w:szCs w:val="24"/>
          <w:lang w:bidi="ar-SA"/>
        </w:rPr>
        <w:t xml:space="preserve">done by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ICCS56967.2023.10142834","ISBN":"9798350397253","abstract":"Online movie review platforms present a new and effective way for users to share feedback about movies and television shows. These platforms provide information to help the prospective audience make informed choices based on their personal preferences. By analyzing these reviews, production companies can also understand customers' opinions on their projects. The analysis of sentiments in these reviews is used to generate an overall score. This score shows how the public perceives a movie. This research study identifies user sentiments by analyzing online user feedback on some movie review platforms. This research study considers the IMDB and Rotten Tomatoes dataset. The user sentiments are classified as either Positive or Negative by computing the Polarity score of the reviews. Finally, this research study examines the performance of different lexicon-based sentiment analysis tools like Textblob, VADER Sentiment Intensity Analyzer, SpaCy, and Textblob Naive Bayes Analyzer in detecting movie sentiments. Based on the accuracy of the predicted sentiment scores, this study prefers Textblob's Naive Bayes Analyzer since it has delivered the best performance. The proposed model generates an accuracy of 73% and an F1-score of 0.78 for the IMDB movie reviews.","author":[{"dropping-particle":"","family":"Tetteh","given":"Maxwell","non-dropping-particle":"","parse-names":false,"suffix":""},{"dropping-particle":"","family":"Thushara","given":"Mg","non-dropping-particle":"","parse-names":false,"suffix":""}],"container-title":"Proceedings of the 7th International Conference on Intelligent Computing and Control Systems, ICICCS 2023","id":"ITEM-1","issued":{"date-parts":[["2023"]]},"title":"Sentiment Analysis Tools for Movie Review Evaluation - A Survey","type":"paper-conference"},"uris":["http://www.mendeley.com/documents/?uuid=1ac9643f-8755-441d-aa6f-1de93d355f1b","http://www.mendeley.com/documents/?uuid=25c88d68-6706-4913-9efd-235eed39223d","http://www.mendeley.com/documents/?uuid=4204e9ec-c734-48c1-a593-92bcaffaa4f6"]}],"mendeley":{"formattedCitation":"(Tetteh and Thushara, 2023)","plainTextFormattedCitation":"(Tetteh and Thushara, 2023)","previouslyFormattedCitation":"(Tetteh and Thushara, 2023)"},"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Tetteh and Thushara, 2023)</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AA23FA" w:rsidRPr="00A37C5E">
        <w:rPr>
          <w:rFonts w:ascii="Times New Roman" w:hAnsi="Times New Roman" w:cs="Times New Roman"/>
          <w:sz w:val="24"/>
          <w:szCs w:val="24"/>
          <w:lang w:bidi="ar-SA"/>
        </w:rPr>
        <w:t xml:space="preserve">investigated the sentiment towards films by use of a number of sentiment analysis tools based on dictionaries, including </w:t>
      </w:r>
      <w:r w:rsidR="00A37C5E" w:rsidRPr="00A37C5E">
        <w:rPr>
          <w:rFonts w:ascii="Times New Roman" w:hAnsi="Times New Roman" w:cs="Times New Roman"/>
          <w:sz w:val="24"/>
          <w:szCs w:val="24"/>
          <w:lang w:bidi="ar-SA"/>
        </w:rPr>
        <w:t>Text blob</w:t>
      </w:r>
      <w:r w:rsidR="00AA23FA" w:rsidRPr="00A37C5E">
        <w:rPr>
          <w:rFonts w:ascii="Times New Roman" w:hAnsi="Times New Roman" w:cs="Times New Roman"/>
          <w:sz w:val="24"/>
          <w:szCs w:val="24"/>
          <w:lang w:bidi="ar-SA"/>
        </w:rPr>
        <w:t xml:space="preserve"> NB Analyser, VADER Sentiment Intensity Analyser, </w:t>
      </w:r>
      <w:proofErr w:type="spellStart"/>
      <w:r w:rsidR="00AA23FA" w:rsidRPr="00A37C5E">
        <w:rPr>
          <w:rFonts w:ascii="Times New Roman" w:hAnsi="Times New Roman" w:cs="Times New Roman"/>
          <w:sz w:val="24"/>
          <w:szCs w:val="24"/>
          <w:lang w:bidi="ar-SA"/>
        </w:rPr>
        <w:t>SpaCy</w:t>
      </w:r>
      <w:proofErr w:type="spellEnd"/>
      <w:r w:rsidR="00AA23FA" w:rsidRPr="00A37C5E">
        <w:rPr>
          <w:rFonts w:ascii="Times New Roman" w:hAnsi="Times New Roman" w:cs="Times New Roman"/>
          <w:sz w:val="24"/>
          <w:szCs w:val="24"/>
          <w:lang w:bidi="ar-SA"/>
        </w:rPr>
        <w:t xml:space="preserve">, and </w:t>
      </w:r>
      <w:r w:rsidR="00A37C5E" w:rsidRPr="00A37C5E">
        <w:rPr>
          <w:rFonts w:ascii="Times New Roman" w:hAnsi="Times New Roman" w:cs="Times New Roman"/>
          <w:sz w:val="24"/>
          <w:szCs w:val="24"/>
          <w:lang w:bidi="ar-SA"/>
        </w:rPr>
        <w:t>Text blob</w:t>
      </w:r>
      <w:r w:rsidR="00AA23FA" w:rsidRPr="00A37C5E">
        <w:rPr>
          <w:rFonts w:ascii="Times New Roman" w:hAnsi="Times New Roman" w:cs="Times New Roman"/>
          <w:sz w:val="24"/>
          <w:szCs w:val="24"/>
          <w:lang w:bidi="ar-SA"/>
        </w:rPr>
        <w:t xml:space="preserve">. </w:t>
      </w:r>
      <w:r w:rsidR="009D7FE5" w:rsidRPr="00A37C5E">
        <w:rPr>
          <w:rFonts w:ascii="Times New Roman" w:hAnsi="Times New Roman" w:cs="Times New Roman"/>
          <w:sz w:val="24"/>
          <w:szCs w:val="24"/>
          <w:lang w:bidi="ar-SA"/>
        </w:rPr>
        <w:t xml:space="preserve">This study has revealed that out of all the methods explored, </w:t>
      </w:r>
      <w:r w:rsidR="00A37C5E" w:rsidRPr="00A37C5E">
        <w:rPr>
          <w:rFonts w:ascii="Times New Roman" w:hAnsi="Times New Roman" w:cs="Times New Roman"/>
          <w:sz w:val="24"/>
          <w:szCs w:val="24"/>
          <w:lang w:bidi="ar-SA"/>
        </w:rPr>
        <w:t>Text blob’s</w:t>
      </w:r>
      <w:r w:rsidR="009D7FE5" w:rsidRPr="00A37C5E">
        <w:rPr>
          <w:rFonts w:ascii="Times New Roman" w:hAnsi="Times New Roman" w:cs="Times New Roman"/>
          <w:sz w:val="24"/>
          <w:szCs w:val="24"/>
          <w:lang w:bidi="ar-SA"/>
        </w:rPr>
        <w:t xml:space="preserve"> NB Analyser gives the best projected sentiment ratings and therefore, it is the best method. In case of IMDB movie reviews the suggested model has F1-score of 0.78 and accuracy score of 73%.</w:t>
      </w:r>
    </w:p>
    <w:p w14:paraId="22CD093F" w14:textId="6B172549" w:rsidR="005D2FBE" w:rsidRPr="00A37C5E" w:rsidRDefault="005D2FBE"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e study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ESC57686.2023.10193121","ISBN":"9798350300093","abstract":"Sentiment analysis is a vast subject to explore in natural language processing (NLP) techniques. The film reviews were analyzed and segregated into positive, neutral, and negative reviews. The proposed model examines two distinct datasets, one with multi-class labels and the other with binary-type class labels. The preprocessing is done by using the bag of words and skip-gram word2vec, variety of classifiers, including Two state Gated recurrent units (TS-GRU), was used for binary classification, and the Bidirectional Long Short-Term Memory (Bi-LSTM for the multi-class situation was implemented. Bi-LSTM was utilized in the model, in which symmetric Bi-LSTM replaces the LSTM approaches to get around the high computational cost of training the normal LSTM. The Bi-LSTM has equivalent accuracy to the LSTM while significantly reducing computational costs. Sentiment analysis offers a glimpse of how consumers feel about certain movies. This endeavor is undertaken via the study of natural language processing, in which sentiment analysis is a branch which examines how words are arranged and utilized to extract meaning from user writing. This helps to investigate further the methods for deciphering such data thanks to significant advancements in machine learning techniques; with Keras API and the Internet Movie Database (IMDb) dataset, this study compares single and multi-branch CNN with Bidirectional LSTMs with different kernel sizes. GRU achieved 98.24% of accuracy, and bi-LSTM achieved 98.65% of accuracy.","author":[{"dropping-particle":"","family":"Mouthami","given":"K.","non-dropping-particle":"","parse-names":false,"suffix":""},{"dropping-particle":"","family":"Yuvaraj","given":"N.","non-dropping-particle":"","parse-names":false,"suffix":""},{"dropping-particle":"","family":"Thilaheswaran","given":"K. K.","non-dropping-particle":"","parse-names":false,"suffix":""},{"dropping-particle":"","family":"Lokeshvar","given":"K. J.","non-dropping-particle":"","parse-names":false,"suffix":""}],"container-title":"2023 4th International Conference on Electronics and Sustainable Communication Systems, ICESC 2023 - Proceedings","id":"ITEM-1","issued":{"date-parts":[["2023"]]},"title":"Text Sentiment Analysis of Film Reviews Using Bi-LSTM and GRU","type":"paper-conference"},"uris":["http://www.mendeley.com/documents/?uuid=1341c07d-f60c-45e6-a108-cae7cacda785","http://www.mendeley.com/documents/?uuid=a31e52ab-c786-4687-9f32-686f5adcb44e","http://www.mendeley.com/documents/?uuid=4a10101f-e050-4fe0-8107-5a55005da53b"]}],"mendeley":{"formattedCitation":"(Mouthami &lt;i&gt;et al.&lt;/i&gt;, 2023)","plainTextFormattedCitation":"(Mouthami et al., 2023)","previouslyFormattedCitation":"(Mouthami &lt;i&gt;et al.&lt;/i&gt;, 2023)"},"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 xml:space="preserve">(Mouthami </w:t>
      </w:r>
      <w:r w:rsidRPr="00A37C5E">
        <w:rPr>
          <w:rFonts w:ascii="Times New Roman" w:hAnsi="Times New Roman" w:cs="Times New Roman"/>
          <w:i/>
          <w:noProof/>
          <w:sz w:val="24"/>
          <w:szCs w:val="24"/>
          <w:lang w:bidi="ar-SA"/>
        </w:rPr>
        <w:t>et al.</w:t>
      </w:r>
      <w:r w:rsidRPr="00A37C5E">
        <w:rPr>
          <w:rFonts w:ascii="Times New Roman" w:hAnsi="Times New Roman" w:cs="Times New Roman"/>
          <w:noProof/>
          <w:sz w:val="24"/>
          <w:szCs w:val="24"/>
          <w:lang w:bidi="ar-SA"/>
        </w:rPr>
        <w:t>, 2023)</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9D7FE5" w:rsidRPr="00A37C5E">
        <w:rPr>
          <w:rFonts w:ascii="Times New Roman" w:hAnsi="Times New Roman" w:cs="Times New Roman"/>
          <w:sz w:val="24"/>
          <w:szCs w:val="24"/>
          <w:lang w:bidi="ar-SA"/>
        </w:rPr>
        <w:t xml:space="preserve">The suggested model considers two different sets of data – multiclass and binary set of data. For the binary classification task, TS-GRU was applied, whereas for the multiclass tasks, </w:t>
      </w:r>
      <w:r w:rsidR="00FB2725" w:rsidRPr="00A37C5E">
        <w:rPr>
          <w:rFonts w:ascii="Times New Roman" w:hAnsi="Times New Roman" w:cs="Times New Roman"/>
          <w:sz w:val="24"/>
          <w:szCs w:val="24"/>
          <w:lang w:bidi="ar-SA"/>
        </w:rPr>
        <w:t>they</w:t>
      </w:r>
      <w:r w:rsidR="009D7FE5" w:rsidRPr="00A37C5E">
        <w:rPr>
          <w:rFonts w:ascii="Times New Roman" w:hAnsi="Times New Roman" w:cs="Times New Roman"/>
          <w:sz w:val="24"/>
          <w:szCs w:val="24"/>
          <w:lang w:bidi="ar-SA"/>
        </w:rPr>
        <w:t xml:space="preserve"> employed the Bi-LSTM. </w:t>
      </w:r>
      <w:r w:rsidR="00A37C5E" w:rsidRPr="00A37C5E">
        <w:rPr>
          <w:rFonts w:ascii="Times New Roman" w:hAnsi="Times New Roman" w:cs="Times New Roman"/>
          <w:sz w:val="24"/>
          <w:szCs w:val="24"/>
          <w:lang w:bidi="ar-SA"/>
        </w:rPr>
        <w:t>Pre-processing</w:t>
      </w:r>
      <w:r w:rsidR="009D7FE5" w:rsidRPr="00A37C5E">
        <w:rPr>
          <w:rFonts w:ascii="Times New Roman" w:hAnsi="Times New Roman" w:cs="Times New Roman"/>
          <w:sz w:val="24"/>
          <w:szCs w:val="24"/>
          <w:lang w:bidi="ar-SA"/>
        </w:rPr>
        <w:t xml:space="preserve"> employed a number of classifiers, including bag of words and intra-word non-ordered perceptron skip-gram word2vec. For LSTM s symmetric Bi LSTM was used instead, because training a regular LSTM would entail a high computing cost. Though the Bi-LSTM significantly reduces computing costs, it produces a level of accuracy similar to the LSTM. </w:t>
      </w:r>
      <w:r w:rsidR="0045037A" w:rsidRPr="00A37C5E">
        <w:rPr>
          <w:rFonts w:ascii="Times New Roman" w:hAnsi="Times New Roman" w:cs="Times New Roman"/>
          <w:sz w:val="24"/>
          <w:szCs w:val="24"/>
          <w:lang w:bidi="ar-SA"/>
        </w:rPr>
        <w:t xml:space="preserve">With the use of sentiment analysis, </w:t>
      </w:r>
      <w:r w:rsidR="00FB2725" w:rsidRPr="00A37C5E">
        <w:rPr>
          <w:rFonts w:ascii="Times New Roman" w:hAnsi="Times New Roman" w:cs="Times New Roman"/>
          <w:sz w:val="24"/>
          <w:szCs w:val="24"/>
          <w:lang w:bidi="ar-SA"/>
        </w:rPr>
        <w:t>they</w:t>
      </w:r>
      <w:r w:rsidR="0045037A" w:rsidRPr="00A37C5E">
        <w:rPr>
          <w:rFonts w:ascii="Times New Roman" w:hAnsi="Times New Roman" w:cs="Times New Roman"/>
          <w:sz w:val="24"/>
          <w:szCs w:val="24"/>
          <w:lang w:bidi="ar-SA"/>
        </w:rPr>
        <w:t xml:space="preserve"> can see how people really feel about certain movies. Sentiment analysis is a subfield of NLP that aims to accomplish this goal by studying user writing and extracting meaning from it based on word arrangement and use.</w:t>
      </w:r>
      <w:r w:rsidRPr="00A37C5E">
        <w:rPr>
          <w:rFonts w:ascii="Times New Roman" w:hAnsi="Times New Roman" w:cs="Times New Roman"/>
          <w:sz w:val="24"/>
          <w:szCs w:val="24"/>
          <w:lang w:bidi="ar-SA"/>
        </w:rPr>
        <w:t xml:space="preserve"> </w:t>
      </w:r>
      <w:r w:rsidR="00AA23FA" w:rsidRPr="00A37C5E">
        <w:rPr>
          <w:rFonts w:ascii="Times New Roman" w:hAnsi="Times New Roman" w:cs="Times New Roman"/>
          <w:sz w:val="24"/>
          <w:szCs w:val="24"/>
          <w:lang w:bidi="ar-SA"/>
        </w:rPr>
        <w:t xml:space="preserve">With the advent of new ML techniques, this research examines the performance of bidirectional LSTMs with different kernel sizes, both single- and multi-branch, on the IMDb dataset and using the Keras API. </w:t>
      </w:r>
      <w:r w:rsidR="0045037A" w:rsidRPr="00A37C5E">
        <w:rPr>
          <w:rFonts w:ascii="Times New Roman" w:hAnsi="Times New Roman" w:cs="Times New Roman"/>
          <w:sz w:val="24"/>
          <w:szCs w:val="24"/>
          <w:lang w:bidi="ar-SA"/>
        </w:rPr>
        <w:t>GRU attained an accuracy of 98.24%, while bi-LSTM reached 98.65%.</w:t>
      </w:r>
    </w:p>
    <w:p w14:paraId="071EDC02" w14:textId="3095C5CB" w:rsidR="00BB2AF8" w:rsidRPr="00A37C5E" w:rsidRDefault="00BB2AF8"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604625" w:rsidRPr="00A37C5E">
        <w:rPr>
          <w:rFonts w:ascii="Times New Roman" w:hAnsi="Times New Roman" w:cs="Times New Roman"/>
          <w:sz w:val="24"/>
          <w:szCs w:val="24"/>
          <w:lang w:bidi="ar-SA"/>
        </w:rPr>
        <w:t>work done by</w:t>
      </w:r>
      <w:r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ACCESS.2023.3313189","ISSN":"21693536","abstract":"Customer reviews about a brand or product, movie reviews, and social media reviews can be analyzed through sentiment analysis. Sentiment analysis is used to identify the emotional tone of language to comprehend the attitudes, opinions, and feelings represented in online reviews. As for large data, it is a task that can take a lot of time and can be automated as the machine learns through the training and testing of data. Previously, various standard machine learning and deep learning models namely Recurrent Neural Network (RNN), Convolutional Neural Network (CNN), Long Short Term Memory (LSTM), Naïve Bayes (NB), Support Vector Machine (SVM), Gated Recurrent Unit (GRU) have been used. The key issue in our research is that when text is provided to LSTM directly, it cannot adequately extract informative features from the text, leading to less accurate findings. The softmax layer of Stacked Auto-encoder when used directly to categorize the extracted features, is power-constrained and unable to do so accurately. A hybrid of the Stacked Auto-encoder (SAE) and LSTM models was proposed. SAE is used for the extraction of relevant informative features. LSTM was used for further classification of sentiments based on the extracted features. The proposed model is evaluated on an IMDB dataset by splitting it into five different training testing ratios using the following performance evaluation metrics: confusion matrix, classification accuracy, precision, recall, sensitivity, specificity, and F1 score. The hybrid results performed best at a ratio of 90/10 and classified sentiments with an accuracy of 87%. The accuracy of proposed hybrid model is better than that of standard models namely RNN, CNN, LSTM, NB, SVM, and GRU.","author":[{"dropping-particle":"","family":"Kanwal","given":"Iqra","non-dropping-particle":"","parse-names":false,"suffix":""},{"dropping-particle":"","family":"Wahid","given":"Fazli","non-dropping-particle":"","parse-names":false,"suffix":""},{"dropping-particle":"","family":"Ali","given":"Sikandar","non-dropping-particle":"","parse-names":false,"suffix":""},{"dropping-particle":"","family":"Rehman","given":"Ateeq Ur","non-dropping-particle":"","parse-names":false,"suffix":""},{"dropping-particle":"","family":"Alkhayyat","given":"Ahmed","non-dropping-particle":"","parse-names":false,"suffix":""},{"dropping-particle":"","family":"Al-Radaei","given":"Akram","non-dropping-particle":"","parse-names":false,"suffix":""}],"container-title":"IEEE Access","id":"ITEM-1","issued":{"date-parts":[["2023"]]},"title":"Sentiment Analysis Using Hybrid Model of Stacked Auto-Encoder-Based Feature Extraction and Long Short Term Memory-Based Classification Approach","type":"article-journal"},"uris":["http://www.mendeley.com/documents/?uuid=8c310cc7-a82a-4df5-a00f-9cdc49060bfb","http://www.mendeley.com/documents/?uuid=8f470e51-af99-41e9-a741-37fedc2bcc73","http://www.mendeley.com/documents/?uuid=08b4abde-fe2c-4982-8cd5-38aa5cea4d5d"]}],"mendeley":{"formattedCitation":"(Kanwal &lt;i&gt;et al.&lt;/i&gt;, 2023)","plainTextFormattedCitation":"(Kanwal et al., 2023)","previouslyFormattedCitation":"(Kanwal &lt;i&gt;et al.&lt;/i&gt;, 2023)"},"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 xml:space="preserve">(Kanwal </w:t>
      </w:r>
      <w:r w:rsidRPr="00A37C5E">
        <w:rPr>
          <w:rFonts w:ascii="Times New Roman" w:hAnsi="Times New Roman" w:cs="Times New Roman"/>
          <w:i/>
          <w:noProof/>
          <w:sz w:val="24"/>
          <w:szCs w:val="24"/>
          <w:lang w:bidi="ar-SA"/>
        </w:rPr>
        <w:t>et al.</w:t>
      </w:r>
      <w:r w:rsidRPr="00A37C5E">
        <w:rPr>
          <w:rFonts w:ascii="Times New Roman" w:hAnsi="Times New Roman" w:cs="Times New Roman"/>
          <w:noProof/>
          <w:sz w:val="24"/>
          <w:szCs w:val="24"/>
          <w:lang w:bidi="ar-SA"/>
        </w:rPr>
        <w:t>, 2023)</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45037A" w:rsidRPr="00A37C5E">
        <w:rPr>
          <w:rFonts w:ascii="Times New Roman" w:hAnsi="Times New Roman" w:cs="Times New Roman"/>
          <w:sz w:val="24"/>
          <w:szCs w:val="24"/>
          <w:lang w:bidi="ar-SA"/>
        </w:rPr>
        <w:t xml:space="preserve">developed a model that combined features of LSTM and Stacked Auto-encoder (SAE). The purpose of using SAE is to extract useful informational characteristics. LSTM was used to do further sentiment categorisation using the characteristics that were retrieved. </w:t>
      </w:r>
      <w:r w:rsidR="00AA23FA" w:rsidRPr="00A37C5E">
        <w:rPr>
          <w:rFonts w:ascii="Times New Roman" w:hAnsi="Times New Roman" w:cs="Times New Roman"/>
          <w:sz w:val="24"/>
          <w:szCs w:val="24"/>
          <w:lang w:bidi="ar-SA"/>
        </w:rPr>
        <w:t xml:space="preserve">An evaluation of the suggested model is carried out by dividing the IMDB dataset into five training/testing ratios. Quantitative measures include F1 score, sensitivity, specificity, recall, precision, and accuracy in classification. </w:t>
      </w:r>
      <w:r w:rsidR="0045037A" w:rsidRPr="00A37C5E">
        <w:rPr>
          <w:rFonts w:ascii="Times New Roman" w:hAnsi="Times New Roman" w:cs="Times New Roman"/>
          <w:sz w:val="24"/>
          <w:szCs w:val="24"/>
          <w:lang w:bidi="ar-SA"/>
        </w:rPr>
        <w:t>With an accuracy rate of 87% for sentiment classification, the hybrid findings worked optimally at a 90/10 ratio. The suggested hybrid model outperforms the industry standard models in terms of accuracy, including RNN, CNN, LSTM, NB, SVM, and GRU.</w:t>
      </w:r>
    </w:p>
    <w:p w14:paraId="7DFB0D8D" w14:textId="1FE123C5" w:rsidR="00962D93" w:rsidRPr="00A37C5E" w:rsidRDefault="00962D93"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lastRenderedPageBreak/>
        <w:t xml:space="preserve">In this study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SKIMA57145.2022.10029452","ISBN":"9781665493345","ISSN":"25733214","abstract":"Text sentiment classification aims to extract useful information from unstructured text data and classify its sentiment into positive and negative categories. Irrelevant features and high-dimensional feature space from text data are common issues in sentiment classification because they degrade the classification performance. To address these issues, this study applies hybrid feature selection using Term Frequency-Inverse Document Frequency (TF-IDF) and Support Vector Machine-Recursive Feature Elimination (SVM-RFE) to three text datasets: IMDB, Yelp, and Amazon. The TF-IDF is employed to select sentiment features, which are further refined by SVM-RFE. Finally, SVM is applied to determine whether the sentiment is positive or negative. This study outperforms the existing techniques in two datasets: 88% accuracy in the IMDB dataset and 84.5% in the Yelp dataset. Meanwhile, the accuracy in the Amazon dataset is lower than the existing studies, at 81.5%. These results indicate inconsistency of the technique, and it opens the opportunity for further research on the other hybrid feature selection techniques for sentiment classification to improve the accuracy in all datasets. Also, the results show that the technique improved classification performance and reduced feature space by 63%.","author":[{"dropping-particle":"","family":"Dina","given":"Nasa Zata","non-dropping-particle":"","parse-names":false,"suffix":""},{"dropping-particle":"","family":"Ravana","given":"Sri Devi","non-dropping-particle":"","parse-names":false,"suffix":""},{"dropping-particle":"","family":"Idris","given":"Norisma","non-dropping-particle":"","parse-names":false,"suffix":""}],"container-title":"International Conference on Software, Knowledge Information, Industrial Management and Applications, SKIMA","id":"ITEM-1","issued":{"date-parts":[["2022"]]},"title":"An Experimental Study on Hybrid Feature Selection Techniques for Sentiment Classification","type":"paper-conference"},"uris":["http://www.mendeley.com/documents/?uuid=e4403a28-0520-483c-bcc6-159ec44abc42","http://www.mendeley.com/documents/?uuid=090f42d2-4b1c-4964-8706-1b385d4645b5","http://www.mendeley.com/documents/?uuid=6b4a630f-eb53-4ec4-8f13-8b8219856fca"]}],"mendeley":{"formattedCitation":"(Dina, Ravana and Idris, 2022)","plainTextFormattedCitation":"(Dina, Ravana and Idris, 2022)","previouslyFormattedCitation":"(Dina, Ravana and Idris, 2022)"},"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Dina, Ravana and Idris, 2022)</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F24657" w:rsidRPr="00A37C5E">
        <w:rPr>
          <w:rFonts w:ascii="Times New Roman" w:hAnsi="Times New Roman" w:cs="Times New Roman"/>
          <w:sz w:val="24"/>
          <w:szCs w:val="24"/>
          <w:lang w:bidi="ar-SA"/>
        </w:rPr>
        <w:t xml:space="preserve">IMDB, Yelp, and Amazon were subjected to hybrid feature selection utilising TF-IDF and SVM-RFE. Sentiment characteristics are chosen using the TF-IDF and then refined using SVM-RFE. Finally, </w:t>
      </w:r>
      <w:r w:rsidR="00AA23FA" w:rsidRPr="00A37C5E">
        <w:rPr>
          <w:rFonts w:ascii="Times New Roman" w:hAnsi="Times New Roman" w:cs="Times New Roman"/>
          <w:sz w:val="24"/>
          <w:szCs w:val="24"/>
          <w:lang w:bidi="ar-SA"/>
        </w:rPr>
        <w:t>a</w:t>
      </w:r>
      <w:r w:rsidR="00F24657" w:rsidRPr="00A37C5E">
        <w:rPr>
          <w:rFonts w:ascii="Times New Roman" w:hAnsi="Times New Roman" w:cs="Times New Roman"/>
          <w:sz w:val="24"/>
          <w:szCs w:val="24"/>
          <w:lang w:bidi="ar-SA"/>
        </w:rPr>
        <w:t xml:space="preserve"> sentiment's positivity or negativity is determined using SVM. In two datasets, this work achieves better accuracy rates than the current techniques: 88% on the IMDB dataset and 84.5% on the Yelp dataset. With an accuracy of only 81.5%, the Amazon dataset falls short of the standards established by previous research.</w:t>
      </w:r>
      <w:r w:rsidRPr="00A37C5E">
        <w:rPr>
          <w:rFonts w:ascii="Times New Roman" w:hAnsi="Times New Roman" w:cs="Times New Roman"/>
          <w:sz w:val="24"/>
          <w:szCs w:val="24"/>
          <w:lang w:bidi="ar-SA"/>
        </w:rPr>
        <w:t> </w:t>
      </w:r>
    </w:p>
    <w:p w14:paraId="5E275944" w14:textId="283AF868" w:rsidR="00AC777D" w:rsidRPr="00A37C5E" w:rsidRDefault="00AC777D"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research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ACCESS.2021.3069001","ISSN":"21693536","abstract":"Sentiment classification is increasingly used to automatically identify a positive or negative sentiment in a text review. In classification, feature selection had always been a critical and challenging problem. Most of the related feature selection for sentiment classification techniques unable to overcome problems of evaluating the significant features that will reduce the classification performance. This paper proposes an enhanced hybrid feature selection technique to improve the sentiment classification based on machine learning approaches. First, two customer review datasets namely Sentiment Labelled and large IMDB are retrieved and pre-processed. Next, the proposed feature selection technique which is the hybridization of Term Frequency-Inverse Document Frequency (TF-IDF) and Supports Vector Machine (SVM-RFE) is developed and tested on these two datasets. TF-IDF aims to measure features importance. The SVM-RFE iteratively evaluates and ranks the features. For sentiment classification, only the ${k}$ top features from the ranked features will be used. Finally, the Support Vector Machine (SVM) classifier is deployed to observe the performance of the proposed technique. The performance is measured using accuracy, precision, recall, and F-measure. The experimental results show promising performances with 84.54% to 89.56% in the measurements especially from the large IMDB dataset. The results also outperformed other related techniques in certain datasets. Consequently, the proposed technique able to reduce from 19.25% to 70.5% of the features to be classified. This reduction rate is significant in optimally utilizing the computational resources while maintaining the efficiency of the classification performance.","author":[{"dropping-particle":"","family":"Mohd Nafis","given":"Nur Syafiqah","non-dropping-particle":"","parse-names":false,"suffix":""},{"dropping-particle":"","family":"Awang","given":"Suryanti","non-dropping-particle":"","parse-names":false,"suffix":""}],"container-title":"IEEE Access","id":"ITEM-1","issued":{"date-parts":[["2021"]]},"title":"An Enhanced Hybrid Feature Selection Technique Using Term Frequency-Inverse Document Frequency and Support Vector Machine-Recursive Feature Elimination for Sentiment Classification","type":"article-journal"},"uris":["http://www.mendeley.com/documents/?uuid=76d7861b-5314-49b9-83ff-cb8573066bc8","http://www.mendeley.com/documents/?uuid=fdb376e3-13f9-443a-a891-04d7b6a35e89","http://www.mendeley.com/documents/?uuid=b0f0e3e4-9e8a-448b-bc26-7904b2130afd"]}],"mendeley":{"formattedCitation":"(Mohd Nafis and Awang, 2021)","plainTextFormattedCitation":"(Mohd Nafis and Awang, 2021)","previouslyFormattedCitation":"(Mohd Nafis and Awang, 2021)"},"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Mohd Nafis and Awang, 2021)</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F24657" w:rsidRPr="00A37C5E">
        <w:rPr>
          <w:rFonts w:ascii="Times New Roman" w:hAnsi="Times New Roman" w:cs="Times New Roman"/>
          <w:sz w:val="24"/>
          <w:szCs w:val="24"/>
          <w:lang w:bidi="ar-SA"/>
        </w:rPr>
        <w:t xml:space="preserve">suggested a better hybrid feature selection method to boost ML-based sentiment categorisation. </w:t>
      </w:r>
      <w:r w:rsidR="00AA23FA" w:rsidRPr="00A37C5E">
        <w:rPr>
          <w:rFonts w:ascii="Times New Roman" w:hAnsi="Times New Roman" w:cs="Times New Roman"/>
          <w:sz w:val="24"/>
          <w:szCs w:val="24"/>
          <w:lang w:bidi="ar-SA"/>
        </w:rPr>
        <w:t xml:space="preserve">Acquiring and preparing the Sentiment Labelled and large IMDB customer review databases is the first milestone. The proposed feature selection approach, a hybrid of SVM and TF-IDF, is then tested on these two datasets. </w:t>
      </w:r>
      <w:r w:rsidR="00F24657" w:rsidRPr="00A37C5E">
        <w:rPr>
          <w:rFonts w:ascii="Times New Roman" w:hAnsi="Times New Roman" w:cs="Times New Roman"/>
          <w:sz w:val="24"/>
          <w:szCs w:val="24"/>
          <w:lang w:bidi="ar-SA"/>
        </w:rPr>
        <w:t xml:space="preserve">TF-IDF sets out to quantify the significance of characteristics. Feature evaluation and ranking are iterative processes in the SVM-RFE. The sentiment categorisation process will just use the </w:t>
      </w:r>
      <w:r w:rsidR="00A37C5E">
        <w:rPr>
          <w:rFonts w:ascii="Times New Roman" w:hAnsi="Times New Roman" w:cs="Times New Roman"/>
          <w:sz w:val="24"/>
          <w:szCs w:val="24"/>
          <w:lang w:bidi="ar-SA"/>
        </w:rPr>
        <w:t>top</w:t>
      </w:r>
      <w:r w:rsidR="00F24657" w:rsidRPr="00A37C5E">
        <w:rPr>
          <w:rFonts w:ascii="Times New Roman" w:hAnsi="Times New Roman" w:cs="Times New Roman"/>
          <w:sz w:val="24"/>
          <w:szCs w:val="24"/>
          <w:lang w:bidi="ar-SA"/>
        </w:rPr>
        <w:t xml:space="preserve"> features derived from the ranking features. Then, to evaluate the suggested method, the SVM classifier is used. There are four metrics </w:t>
      </w:r>
      <w:r w:rsidR="00AA23FA" w:rsidRPr="00A37C5E">
        <w:rPr>
          <w:rFonts w:ascii="Times New Roman" w:hAnsi="Times New Roman" w:cs="Times New Roman"/>
          <w:sz w:val="24"/>
          <w:szCs w:val="24"/>
          <w:lang w:bidi="ar-SA"/>
        </w:rPr>
        <w:t>utilized</w:t>
      </w:r>
      <w:r w:rsidR="00F24657" w:rsidRPr="00A37C5E">
        <w:rPr>
          <w:rFonts w:ascii="Times New Roman" w:hAnsi="Times New Roman" w:cs="Times New Roman"/>
          <w:sz w:val="24"/>
          <w:szCs w:val="24"/>
          <w:lang w:bidi="ar-SA"/>
        </w:rPr>
        <w:t xml:space="preserve"> to evaluate performance: recall, </w:t>
      </w:r>
      <w:r w:rsidR="00AA23FA" w:rsidRPr="00A37C5E">
        <w:rPr>
          <w:rFonts w:ascii="Times New Roman" w:hAnsi="Times New Roman" w:cs="Times New Roman"/>
          <w:sz w:val="24"/>
          <w:szCs w:val="24"/>
          <w:lang w:bidi="ar-SA"/>
        </w:rPr>
        <w:t xml:space="preserve">precision, </w:t>
      </w:r>
      <w:r w:rsidR="00F24657" w:rsidRPr="00A37C5E">
        <w:rPr>
          <w:rFonts w:ascii="Times New Roman" w:hAnsi="Times New Roman" w:cs="Times New Roman"/>
          <w:sz w:val="24"/>
          <w:szCs w:val="24"/>
          <w:lang w:bidi="ar-SA"/>
        </w:rPr>
        <w:t xml:space="preserve">accuracy, and F-measure. </w:t>
      </w:r>
      <w:r w:rsidR="00AA23FA" w:rsidRPr="00A37C5E">
        <w:rPr>
          <w:rFonts w:ascii="Times New Roman" w:hAnsi="Times New Roman" w:cs="Times New Roman"/>
          <w:sz w:val="24"/>
          <w:szCs w:val="24"/>
          <w:lang w:bidi="ar-SA"/>
        </w:rPr>
        <w:t>An</w:t>
      </w:r>
      <w:r w:rsidR="00F24657" w:rsidRPr="00A37C5E">
        <w:rPr>
          <w:rFonts w:ascii="Times New Roman" w:hAnsi="Times New Roman" w:cs="Times New Roman"/>
          <w:sz w:val="24"/>
          <w:szCs w:val="24"/>
          <w:lang w:bidi="ar-SA"/>
        </w:rPr>
        <w:t xml:space="preserve"> experimental finding </w:t>
      </w:r>
      <w:r w:rsidR="00A37C5E">
        <w:rPr>
          <w:rFonts w:ascii="Times New Roman" w:hAnsi="Times New Roman" w:cs="Times New Roman"/>
          <w:sz w:val="24"/>
          <w:szCs w:val="24"/>
          <w:lang w:bidi="ar-SA"/>
        </w:rPr>
        <w:t>demonstrates</w:t>
      </w:r>
      <w:r w:rsidR="00F24657" w:rsidRPr="00A37C5E">
        <w:rPr>
          <w:rFonts w:ascii="Times New Roman" w:hAnsi="Times New Roman" w:cs="Times New Roman"/>
          <w:sz w:val="24"/>
          <w:szCs w:val="24"/>
          <w:lang w:bidi="ar-SA"/>
        </w:rPr>
        <w:t xml:space="preserve"> encouraging performance, with measurement accuracy ranging from 84.54% to 89.56%, particularly when applied to the massive IMDB dataset. </w:t>
      </w:r>
      <w:r w:rsidR="00AA23FA" w:rsidRPr="00A37C5E">
        <w:rPr>
          <w:rFonts w:ascii="Times New Roman" w:hAnsi="Times New Roman" w:cs="Times New Roman"/>
          <w:sz w:val="24"/>
          <w:szCs w:val="24"/>
          <w:lang w:bidi="ar-SA"/>
        </w:rPr>
        <w:t xml:space="preserve">Results also outperformed competing approaches on certain datasets. </w:t>
      </w:r>
      <w:r w:rsidR="00F24657" w:rsidRPr="00A37C5E">
        <w:rPr>
          <w:rFonts w:ascii="Times New Roman" w:hAnsi="Times New Roman" w:cs="Times New Roman"/>
          <w:sz w:val="24"/>
          <w:szCs w:val="24"/>
          <w:lang w:bidi="ar-SA"/>
        </w:rPr>
        <w:t xml:space="preserve">As a result, </w:t>
      </w:r>
      <w:r w:rsidR="00AA23FA" w:rsidRPr="00A37C5E">
        <w:rPr>
          <w:rFonts w:ascii="Times New Roman" w:hAnsi="Times New Roman" w:cs="Times New Roman"/>
          <w:sz w:val="24"/>
          <w:szCs w:val="24"/>
          <w:lang w:bidi="ar-SA"/>
        </w:rPr>
        <w:t>a</w:t>
      </w:r>
      <w:r w:rsidR="00F24657" w:rsidRPr="00A37C5E">
        <w:rPr>
          <w:rFonts w:ascii="Times New Roman" w:hAnsi="Times New Roman" w:cs="Times New Roman"/>
          <w:sz w:val="24"/>
          <w:szCs w:val="24"/>
          <w:lang w:bidi="ar-SA"/>
        </w:rPr>
        <w:t xml:space="preserve"> number of characteristics that need to be categorised decreased from 19.25% to 70.5% using the suggested method.</w:t>
      </w:r>
    </w:p>
    <w:p w14:paraId="2FFFA61F" w14:textId="7427E754" w:rsidR="004F70AE" w:rsidRPr="00A37C5E" w:rsidRDefault="005D2FBE"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850BE1" w:rsidRPr="00A37C5E">
        <w:rPr>
          <w:rFonts w:ascii="Times New Roman" w:hAnsi="Times New Roman" w:cs="Times New Roman"/>
          <w:sz w:val="24"/>
          <w:szCs w:val="24"/>
          <w:lang w:bidi="ar-SA"/>
        </w:rPr>
        <w:t xml:space="preserve">study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ACCESS.2020.3029694","ISSN":"21693536","abstract":"Aiming at the problem of insufficient sentiment word extraction ability in existing text sentiment analysis methods and OOV (out-of-vocabulary) problem of pre-training word vectors, a neural network model combining multi-head self-attention and character-level embedding is proposed. An encoder- decoder (Seq2Seq) model is used for sentiment analysis of text. By adding character-level embedding to the word embedding layer, the OOV problem of pre-trained word vectors is solved. At the same time, the self-attention mechanism is used to perform attention calculations within the input sequence to find intra-sequence connections. The model uses bidirectional LSTM (Long Short-Term Memory) independently encodes the context semantic information of the input sequence to obtain deeper emotional features, to more effectively identify the emotional polarity of short text. The effectiveness of our method was verified on the public Twitter dataset and the movie review dataset published by ACL. Experimental results show that the accuracy of the model on the three categories of Twitter, movie reviews and IMDB datasets reaches 66.45%, 79.48% and 90.34%, respectively, which verifies that the model has excellent performance in datasets in different fields.","author":[{"dropping-particle":"","family":"Xia","given":"Hongbin","non-dropping-particle":"","parse-names":false,"suffix":""},{"dropping-particle":"","family":"Ding","given":"Chenhui","non-dropping-particle":"","parse-names":false,"suffix":""},{"dropping-particle":"","family":"Liu","given":"Yuan","non-dropping-particle":"","parse-names":false,"suffix":""}],"container-title":"IEEE Access","id":"ITEM-1","issued":{"date-parts":[["2020"]]},"title":"Sentiment analysis model based on self-attention and character-level embedding","type":"article-journal"},"uris":["http://www.mendeley.com/documents/?uuid=6e68f9ad-b466-4c93-b176-7ffa37ad4a59","http://www.mendeley.com/documents/?uuid=997e3a4f-29d7-4a87-88eb-d47f01a67518","http://www.mendeley.com/documents/?uuid=22d53223-e6b3-44cb-a9bb-7d98e566c227"]}],"mendeley":{"formattedCitation":"(Xia, Ding and Liu, 2020)","plainTextFormattedCitation":"(Xia, Ding and Liu, 2020)","previouslyFormattedCitation":"(Xia, Ding and Liu, 2020)"},"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Xia, Ding and Liu, 2020)</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F24657" w:rsidRPr="00A37C5E">
        <w:rPr>
          <w:rFonts w:ascii="Times New Roman" w:hAnsi="Times New Roman" w:cs="Times New Roman"/>
          <w:sz w:val="24"/>
          <w:szCs w:val="24"/>
          <w:lang w:bidi="ar-SA"/>
        </w:rPr>
        <w:t xml:space="preserve">The use of bidirectional LSTM allows for more accurate identification of emotional polarity in brief texts by separately encoding the input sequence's context semantic information in order to get deeper emotional properties. </w:t>
      </w:r>
      <w:r w:rsidR="00AA23FA" w:rsidRPr="00A37C5E">
        <w:rPr>
          <w:rFonts w:ascii="Times New Roman" w:hAnsi="Times New Roman" w:cs="Times New Roman"/>
          <w:sz w:val="24"/>
          <w:szCs w:val="24"/>
          <w:lang w:bidi="ar-SA"/>
        </w:rPr>
        <w:t xml:space="preserve">The strategy's efficacy was verified using the publicly available Twitter dataset and the ACL movie review dataset. </w:t>
      </w:r>
      <w:r w:rsidR="00F24657" w:rsidRPr="00A37C5E">
        <w:rPr>
          <w:rFonts w:ascii="Times New Roman" w:hAnsi="Times New Roman" w:cs="Times New Roman"/>
          <w:sz w:val="24"/>
          <w:szCs w:val="24"/>
          <w:lang w:bidi="ar-SA"/>
        </w:rPr>
        <w:t>The model validates its good performance in datasets from multiple areas, as experimental results demonstrate that it obtains 66.45% accuracy on the Twitter dataset, 79.48% accuracy on the movie reviews dataset, and 90.34% accuracy on the IMDB dataset.</w:t>
      </w:r>
    </w:p>
    <w:p w14:paraId="4FD17F9F" w14:textId="0F60B2B3" w:rsidR="00681595" w:rsidRPr="00A37C5E" w:rsidRDefault="00681595"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In this study</w:t>
      </w:r>
      <w:r w:rsidR="00604625"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ACCESS.2020.2988550","ISSN":"21693536","abstract":"This study presents a computationally efficient deep learning model for binary sentiment classification, which aims to decide the sentiment polarity of people's opinions, attitudes, and emotions expressed in written text. To achieve this, we exploited three widely practiced datasets based on public opinions about movies. We utilized merely one bidirectional long short-term memory (BiLSTM) layer along with a global pooling mechanism and achieved an accuracy of 80.500%, 85.780%, and 90.585% on MR, SST2 and IMDb datasets, respectively. We concluded that the performance metrics of our proposed approach are competitive with the recently published models, having comparatively complex architectures. Also, it is inferred that the proposed single-layered BiLSTM based architecture is computationally efficient and can be recommended for real-time applications in the field of sentiment analysis.","author":[{"dropping-particle":"","family":"Hameed","given":"Zabit","non-dropping-particle":"","parse-names":false,"suffix":""},{"dropping-particle":"","family":"Garcia-Zapirain","given":"Begonya","non-dropping-particle":"","parse-names":false,"suffix":""}],"container-title":"IEEE Access","id":"ITEM-1","issued":{"date-parts":[["2020"]]},"title":"Sentiment Classification Using a Single-Layered BiLSTM Model","type":"article-journal"},"uris":["http://www.mendeley.com/documents/?uuid=3660cea9-f564-4cb0-91d5-1db4cd7ffac2","http://www.mendeley.com/documents/?uuid=c3af1bb1-85d2-4138-bfa4-11e033129f00","http://www.mendeley.com/documents/?uuid=ac9c41ec-211b-4b35-802c-0470036794a4"]}],"mendeley":{"formattedCitation":"(Hameed and Garcia-Zapirain, 2020)","plainTextFormattedCitation":"(Hameed and Garcia-Zapirain, 2020)","previouslyFormattedCitation":"(Hameed and Garcia-Zapirain, 2020)"},"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Hameed and Garcia-Zapirain, 2020)</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9573AE" w:rsidRPr="00A37C5E">
        <w:rPr>
          <w:rFonts w:ascii="Times New Roman" w:hAnsi="Times New Roman" w:cs="Times New Roman"/>
          <w:sz w:val="24"/>
          <w:szCs w:val="24"/>
          <w:lang w:bidi="ar-SA"/>
        </w:rPr>
        <w:t xml:space="preserve">For BiLSTM with only one layer and utilizing the global pooling approach, the accuracy achieved was 80% achieved for MR, 85.780% on SST2, and 90.585% on IMDb. Having completed the analysis of the performance measures of their proposed method with that of the architectures of other models available in the literature, they concluded that their approach is relatively efficient. Therefore, the proposed </w:t>
      </w:r>
      <w:r w:rsidR="009573AE" w:rsidRPr="00A37C5E">
        <w:rPr>
          <w:rFonts w:ascii="Times New Roman" w:hAnsi="Times New Roman" w:cs="Times New Roman"/>
          <w:sz w:val="24"/>
          <w:szCs w:val="24"/>
          <w:lang w:bidi="ar-SA"/>
        </w:rPr>
        <w:lastRenderedPageBreak/>
        <w:t>architecture with the single layer of BiLSTMs is computationally light and can be thus used in sentiment analysis in real-time.</w:t>
      </w:r>
    </w:p>
    <w:p w14:paraId="690DA34D" w14:textId="2C09CB60" w:rsidR="00C86928" w:rsidRPr="00A37C5E" w:rsidRDefault="00C86928"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2E75B3" w:rsidRPr="00A37C5E">
        <w:rPr>
          <w:rFonts w:ascii="Times New Roman" w:hAnsi="Times New Roman" w:cs="Times New Roman"/>
          <w:sz w:val="24"/>
          <w:szCs w:val="24"/>
          <w:lang w:bidi="ar-SA"/>
        </w:rPr>
        <w:t>research</w:t>
      </w:r>
      <w:r w:rsidR="00604625"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ACCESS.2019.2941376","ISSN":"21693536","abstract":"With the widespread use of deep learning system in many applications, the adversary has strong incentive to explore vulnerabilities of deep neural networks and manipulate them. Backdoor attacks against deep neural networks have been reported to be a new type of threat. In this attack, the adversary will inject backdoors into the model and then cause the misbehavior of the model through inputs including backdoor triggers. Existed research mainly focuses on backdoor attacks in image classification based on CNN, little attention has been paid to the backdoor attacks in RNN. In this paper, we implement a backdoor attack against LSTM-based text classification by data poisoning. After the backdoor is injected, the model will misclassify any text samples that contains a specific trigger sentence into the target category determined by the adversary. The backdoor attack is stealthy and the backdoor injected in the model has little impact on the performance of the model. We consider the backdoor attack in black-box setting, where the adversary has no knowledge of model structures or training algorithms except for a small amount of training data. We verify the attack through sentiment analysis experiment on the dataset of IMDB movie reviews. The experimental results indicate that our attack can achieve around 96% success rate with 1% poisoning rate.","author":[{"dropping-particle":"","family":"Dai","given":"Jiazhu","non-dropping-particle":"","parse-names":false,"suffix":""},{"dropping-particle":"","family":"Chen","given":"Chuanshuai","non-dropping-particle":"","parse-names":false,"suffix":""},{"dropping-particle":"","family":"Li","given":"Yufeng","non-dropping-particle":"","parse-names":false,"suffix":""}],"container-title":"IEEE Access","id":"ITEM-1","issued":{"date-parts":[["2019"]]},"title":"A backdoor attack against LSTM-based text classification systems","type":"article-journal"},"uris":["http://www.mendeley.com/documents/?uuid=47afb94a-9b76-4c93-861f-490e55991c5a","http://www.mendeley.com/documents/?uuid=e2ac8438-8ccd-4ce5-be71-058f2cff9b2d","http://www.mendeley.com/documents/?uuid=a73d8c37-f797-4863-9fd3-29f0e01738d8"]}],"mendeley":{"formattedCitation":"(Dai, Chen and Li, 2019)","plainTextFormattedCitation":"(Dai, Chen and Li, 2019)","previouslyFormattedCitation":"(Dai, Chen and Li, 2019)"},"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Dai, Chen and Li, 2019)</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F24657" w:rsidRPr="00A37C5E">
        <w:rPr>
          <w:rFonts w:ascii="Times New Roman" w:hAnsi="Times New Roman" w:cs="Times New Roman"/>
          <w:sz w:val="24"/>
          <w:szCs w:val="24"/>
          <w:lang w:bidi="ar-SA"/>
        </w:rPr>
        <w:t xml:space="preserve">used a data poisoning attack as a backdoor against text categorisation using LSTM. </w:t>
      </w:r>
      <w:r w:rsidR="009573AE" w:rsidRPr="00A37C5E">
        <w:rPr>
          <w:rFonts w:ascii="Times New Roman" w:hAnsi="Times New Roman" w:cs="Times New Roman"/>
          <w:sz w:val="24"/>
          <w:szCs w:val="24"/>
          <w:lang w:bidi="ar-SA"/>
        </w:rPr>
        <w:t>After injecting this backdoor, the model will label all the text samples containing some specific trigger phrase chosen by the adversary to the specific category of the former’s choice.</w:t>
      </w:r>
      <w:r w:rsidR="00F24657" w:rsidRPr="00A37C5E">
        <w:rPr>
          <w:rFonts w:ascii="Times New Roman" w:hAnsi="Times New Roman" w:cs="Times New Roman"/>
          <w:sz w:val="24"/>
          <w:szCs w:val="24"/>
          <w:lang w:bidi="ar-SA"/>
        </w:rPr>
        <w:t xml:space="preserve"> The backdoor attack is undetectable, and the model's performance is unaffected by the injection of the backdoor. In a black-box environment, where the attacker is unaware of the model structures and training methods other than a limited quantity of training data, they contemplate a backdoor attack. They validate the assault by conducting a sentiment analysis experiment on the IMDB movie review dataset. Their assault has a 1% poisoning rate and a 96% success rate, according to the experiments.</w:t>
      </w:r>
    </w:p>
    <w:p w14:paraId="416CF3A6" w14:textId="4FBF9991" w:rsidR="00681595" w:rsidRPr="00A37C5E" w:rsidRDefault="00681595"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DE2840" w:rsidRPr="00A37C5E">
        <w:rPr>
          <w:rFonts w:ascii="Times New Roman" w:hAnsi="Times New Roman" w:cs="Times New Roman"/>
          <w:sz w:val="24"/>
          <w:szCs w:val="24"/>
          <w:lang w:bidi="ar-SA"/>
        </w:rPr>
        <w:t>study</w:t>
      </w:r>
      <w:r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CES45898.2019.9002043","ISBN":"9781728112619","abstract":"The principle thought behind the sentiment analysis is to predict the emotions or opinions of the general population towards a specific subject from organized, semi-organized or unstructured literary information. With the rapid growth of internet, people around the world are increasingly passionate about expressing their emotions and opinions on the internet. Most of the industries and organizations formulate significant decisions based on customer reviews available on social websites. Due to the fast advancement in text data processing, sentiment analysis has turned into a significant research direction in Natural language processing (NLP). In recent days, the popularity of the deep learning techniques is also gaining attention which in turn contributes to enhancements in existing sentiment analysis techniques. In this paper, we perform analysis of movie reviews using a combination of deep learning techniques, LSTM and CNN. CNN is a commonly used deep learning method used for feature learning. LSTM is a unique sort of RNN, which is equipped for adapting long term conditions. This model allows remembering of information over a much longer period. We apply two different deep learning models to classify IMDB movie reviews. The first model is a hybrid LSTM- CNN and second is hybrid CNN-LSTM. We found that LSTM-CNN model outperformed CNN-LSTM model with an overall accuracy of 79%.","author":[{"dropping-particle":"","family":"Sajeevan","given":"Aswathi","non-dropping-particle":"","parse-names":false,"suffix":""},{"dropping-particle":"","family":"Lakshmi","given":"K. S.","non-dropping-particle":"","parse-names":false,"suffix":""}],"container-title":"Proceedings of the 4th International Conference on Communication and Electronics Systems, ICCES 2019","id":"ITEM-1","issued":{"date-parts":[["2019"]]},"title":"An enhanced approach for movie review analysis using deep learning techniques","type":"paper-conference"},"uris":["http://www.mendeley.com/documents/?uuid=3e8baf8a-a63d-42a9-ab8f-7499eeee8e14","http://www.mendeley.com/documents/?uuid=ca597435-925f-4d3f-bddf-cf188052983a","http://www.mendeley.com/documents/?uuid=166ce3a3-9019-4f82-a155-748d228c95d8"]}],"mendeley":{"formattedCitation":"(Sajeevan and Lakshmi, 2019)","plainTextFormattedCitation":"(Sajeevan and Lakshmi, 2019)","previouslyFormattedCitation":"(Sajeevan and Lakshmi, 2019)"},"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Sajeevan and Lakshmi, 2019)</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F24657" w:rsidRPr="00A37C5E">
        <w:rPr>
          <w:rFonts w:ascii="Times New Roman" w:hAnsi="Times New Roman" w:cs="Times New Roman"/>
          <w:sz w:val="24"/>
          <w:szCs w:val="24"/>
          <w:lang w:bidi="ar-SA"/>
        </w:rPr>
        <w:t>used a mix of LSTM and CNN deep learning algorithms to analyse MOVIE reviews. Feature learning is one area where CNN shines as a popular deep learning approach. For long-term adaptation, there is a special kind of RNN called LSTM.</w:t>
      </w:r>
      <w:r w:rsidRPr="00A37C5E">
        <w:rPr>
          <w:rFonts w:ascii="Times New Roman" w:hAnsi="Times New Roman" w:cs="Times New Roman"/>
          <w:sz w:val="24"/>
          <w:szCs w:val="24"/>
          <w:lang w:bidi="ar-SA"/>
        </w:rPr>
        <w:t xml:space="preserve"> </w:t>
      </w:r>
      <w:r w:rsidR="00F24657" w:rsidRPr="00A37C5E">
        <w:rPr>
          <w:rFonts w:ascii="Times New Roman" w:hAnsi="Times New Roman" w:cs="Times New Roman"/>
          <w:sz w:val="24"/>
          <w:szCs w:val="24"/>
          <w:lang w:bidi="ar-SA"/>
        </w:rPr>
        <w:t xml:space="preserve">Information may be retained for a far longer duration using this strategy. They use two distinct DL models to sort IMDB reviews of movies. </w:t>
      </w:r>
      <w:r w:rsidR="009573AE" w:rsidRPr="00A37C5E">
        <w:rPr>
          <w:rFonts w:ascii="Times New Roman" w:hAnsi="Times New Roman" w:cs="Times New Roman"/>
          <w:sz w:val="24"/>
          <w:szCs w:val="24"/>
          <w:lang w:bidi="ar-SA"/>
        </w:rPr>
        <w:t xml:space="preserve">The first model is LSTM-CNN integrated whereas the second one follows a CNN-LSTM integrated model. </w:t>
      </w:r>
      <w:r w:rsidR="00AA23FA" w:rsidRPr="00A37C5E">
        <w:rPr>
          <w:rFonts w:ascii="Times New Roman" w:hAnsi="Times New Roman" w:cs="Times New Roman"/>
          <w:sz w:val="24"/>
          <w:szCs w:val="24"/>
          <w:lang w:bidi="ar-SA"/>
        </w:rPr>
        <w:t>The researchers found that, when comparing the two models, the LSTM-CNN model outperformed the CNN-LSTM model with an overall accuracy of 79%.</w:t>
      </w:r>
    </w:p>
    <w:p w14:paraId="3DAE5366" w14:textId="61581F3C" w:rsidR="00210D6A" w:rsidRPr="00A37C5E" w:rsidRDefault="00153DFA" w:rsidP="00A37C5E">
      <w:pPr>
        <w:pStyle w:val="Heading3"/>
      </w:pPr>
      <w:r w:rsidRPr="00A37C5E">
        <w:t xml:space="preserve">Students’ Adaptability </w:t>
      </w:r>
      <w:r w:rsidR="00210D6A" w:rsidRPr="00A37C5E">
        <w:t>using Deep learning</w:t>
      </w:r>
    </w:p>
    <w:p w14:paraId="0DDDFAF4" w14:textId="6A90BD9E" w:rsidR="00850BE1" w:rsidRPr="00A37C5E" w:rsidRDefault="00F4090C"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research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ACS60934.2024.10473232","abstract":"The advancement in technology has enabled people to give reviews in their native language. Urdu is spoken by millions of people worldwide and a substantial amount of textual data is generated in the Urdu language. Therefore, there is a need to explore Urdu language-based data to get valuable insights into public opinion in Urdu-speaking communities. In the past, machine learning, lexicon-based, and rule-based techniques have been employed in sentiment analysis. Recently, sentiments have been classified by using techniques based on transformers due to the integration of self-attention mechanisms. In this work, a framework based on deep learning techniques for sentiment analysis of Urdu language is presented that comprises data curation, pre-processing, and classification stages. We have used a publicly available IMDB dataset of movie reviews translated into Urdu. For sentiment classification, we have performed experiments using three deep learning models i.e., 1-dimensional convolutional neural network (1D-CNN), long short-term memory (LSTM), and Multilingual-MiniLM-L12-H384 transformer: Our experimental results show that the transformer architecture is well-suited for Urdu language sentiment classification and attained a significant accuracy of 89.36%.","author":[{"dropping-particle":"","family":"Shabbir","given":"Mamoona","non-dropping-particle":"","parse-names":false,"suffix":""},{"dropping-particle":"","family":"Majid","given":"Muhammad","non-dropping-particle":"","parse-names":false,"suffix":""}],"container-title":"2024 5th International Conference on Advancements in Computational Sciences (ICACS)","id":"ITEM-1","issued":{"date-parts":[["2024"]]},"page":"1-5","title":"Sentiment Analysis From Urdu Language-based Text using Deep Learning Techniques","type":"paper-conference"},"uris":["http://www.mendeley.com/documents/?uuid=2e6a8c94-db95-4a02-83d8-4b4cb67501f9","http://www.mendeley.com/documents/?uuid=467b8211-301c-4201-8255-9fd0446bbada","http://www.mendeley.com/documents/?uuid=9c7caf53-f094-4653-839e-3c03cf367456"]}],"mendeley":{"formattedCitation":"(Shabbir and Majid, 2024)","plainTextFormattedCitation":"(Shabbir and Majid, 2024)","previouslyFormattedCitation":"(Shabbir and Majid, 2024)"},"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Shabbir and Majid, 2024)</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FB2477" w:rsidRPr="00A37C5E">
        <w:rPr>
          <w:rFonts w:ascii="Times New Roman" w:hAnsi="Times New Roman" w:cs="Times New Roman"/>
          <w:sz w:val="24"/>
          <w:szCs w:val="24"/>
          <w:lang w:bidi="ar-SA"/>
        </w:rPr>
        <w:t xml:space="preserve">utilized </w:t>
      </w:r>
      <w:r w:rsidRPr="00A37C5E">
        <w:rPr>
          <w:rFonts w:ascii="Times New Roman" w:hAnsi="Times New Roman" w:cs="Times New Roman"/>
          <w:sz w:val="24"/>
          <w:szCs w:val="24"/>
          <w:lang w:bidi="ar-SA"/>
        </w:rPr>
        <w:t xml:space="preserve">a framework based on </w:t>
      </w:r>
      <w:r w:rsidR="00FB2477" w:rsidRPr="00A37C5E">
        <w:rPr>
          <w:rFonts w:ascii="Times New Roman" w:hAnsi="Times New Roman" w:cs="Times New Roman"/>
          <w:sz w:val="24"/>
          <w:szCs w:val="24"/>
          <w:lang w:bidi="ar-SA"/>
        </w:rPr>
        <w:t>DL</w:t>
      </w:r>
      <w:r w:rsidRPr="00A37C5E">
        <w:rPr>
          <w:rFonts w:ascii="Times New Roman" w:hAnsi="Times New Roman" w:cs="Times New Roman"/>
          <w:sz w:val="24"/>
          <w:szCs w:val="24"/>
          <w:lang w:bidi="ar-SA"/>
        </w:rPr>
        <w:t xml:space="preserve"> techniques for sentiment analysis of Urdu language is presented that comprises data curation, pre-processing, and classification stages. </w:t>
      </w:r>
      <w:r w:rsidR="00C73F5E" w:rsidRPr="00A37C5E">
        <w:rPr>
          <w:rFonts w:ascii="Times New Roman" w:hAnsi="Times New Roman" w:cs="Times New Roman"/>
          <w:sz w:val="24"/>
          <w:szCs w:val="24"/>
          <w:lang w:bidi="ar-SA"/>
        </w:rPr>
        <w:t xml:space="preserve">A dataset of translated Urdu movie reviews from IMDB, which is freely accessible, has been used. They conducted experiments on sentiment classification using three different deep learning models: 1D-CNN, LSTM, and Multilingual-MiniLM-L12-H384 transformer. </w:t>
      </w:r>
      <w:r w:rsidR="009573AE" w:rsidRPr="00A37C5E">
        <w:rPr>
          <w:rFonts w:ascii="Times New Roman" w:hAnsi="Times New Roman" w:cs="Times New Roman"/>
          <w:sz w:val="24"/>
          <w:szCs w:val="24"/>
          <w:lang w:bidi="ar-SA"/>
        </w:rPr>
        <w:t>The findings showed that the proposed transformer approach had a remarkable accuracy of 89.36% when used for the Urdu language.</w:t>
      </w:r>
    </w:p>
    <w:p w14:paraId="79ED3AA4" w14:textId="138630CE" w:rsidR="00BB2AF8" w:rsidRPr="00A37C5E" w:rsidRDefault="00850BE1"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T</w:t>
      </w:r>
      <w:r w:rsidR="00BB2AF8" w:rsidRPr="00A37C5E">
        <w:rPr>
          <w:rFonts w:ascii="Times New Roman" w:hAnsi="Times New Roman" w:cs="Times New Roman"/>
          <w:sz w:val="24"/>
          <w:szCs w:val="24"/>
          <w:lang w:bidi="ar-SA"/>
        </w:rPr>
        <w:t xml:space="preserve">his </w:t>
      </w:r>
      <w:r w:rsidR="00604625" w:rsidRPr="00A37C5E">
        <w:rPr>
          <w:rFonts w:ascii="Times New Roman" w:hAnsi="Times New Roman" w:cs="Times New Roman"/>
          <w:sz w:val="24"/>
          <w:szCs w:val="24"/>
          <w:lang w:bidi="ar-SA"/>
        </w:rPr>
        <w:t>work done by</w:t>
      </w:r>
      <w:r w:rsidR="00BB2AF8" w:rsidRPr="00A37C5E">
        <w:rPr>
          <w:rFonts w:ascii="Times New Roman" w:hAnsi="Times New Roman" w:cs="Times New Roman"/>
          <w:sz w:val="24"/>
          <w:szCs w:val="24"/>
          <w:lang w:bidi="ar-SA"/>
        </w:rPr>
        <w:t xml:space="preserve"> </w:t>
      </w:r>
      <w:r w:rsidR="00BB2AF8"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EEICT62016.2024.10534588","author":[{"dropping-particle":"","family":"Saad","given":"Tayef Billah","non-dropping-particle":"","parse-names":false,"suffix":""},{"dropping-particle":"","family":"Ahmed","given":"Mohiuddin","non-dropping-particle":"","parse-names":false,"suffix":""},{"dropping-particle":"","family":"Ahmed","given":"Boshir","non-dropping-particle":"","parse-names":false,"suffix":""},{"dropping-particle":"","family":"Sazan","given":"Saad Ahmed","non-dropping-particle":"","parse-names":false,"suffix":""}],"container-title":"2024 6th International Conference on Electrical Engineering and Information &amp; Communication Technology (ICEEICT)","id":"ITEM-1","issued":{"date-parts":[["2024"]]},"page":"1228-1233","title":"A Novel Transformer Based Deep Learning Approach of Sentiment Analysis for Movie Reviews","type":"paper-conference"},"uris":["http://www.mendeley.com/documents/?uuid=6d05b8cf-b76f-4257-9e77-de9740748859","http://www.mendeley.com/documents/?uuid=9f0c0aca-1da3-4c3a-9215-6ca6c8faa0db","http://www.mendeley.com/documents/?uuid=87a41a55-ec90-4510-a9d2-ebd65bb50372"]}],"mendeley":{"formattedCitation":"(Saad &lt;i&gt;et al.&lt;/i&gt;, 2024)","plainTextFormattedCitation":"(Saad et al., 2024)","previouslyFormattedCitation":"(Saad &lt;i&gt;et al.&lt;/i&gt;, 2024)"},"properties":{"noteIndex":0},"schema":"https://github.com/citation-style-language/schema/raw/master/csl-citation.json"}</w:instrText>
      </w:r>
      <w:r w:rsidR="00BB2AF8" w:rsidRPr="00A37C5E">
        <w:rPr>
          <w:rFonts w:ascii="Times New Roman" w:hAnsi="Times New Roman" w:cs="Times New Roman"/>
          <w:sz w:val="24"/>
          <w:szCs w:val="24"/>
          <w:lang w:bidi="ar-SA"/>
        </w:rPr>
        <w:fldChar w:fldCharType="separate"/>
      </w:r>
      <w:r w:rsidR="00BB2AF8" w:rsidRPr="00A37C5E">
        <w:rPr>
          <w:rFonts w:ascii="Times New Roman" w:hAnsi="Times New Roman" w:cs="Times New Roman"/>
          <w:noProof/>
          <w:sz w:val="24"/>
          <w:szCs w:val="24"/>
          <w:lang w:bidi="ar-SA"/>
        </w:rPr>
        <w:t xml:space="preserve">(Saad </w:t>
      </w:r>
      <w:r w:rsidR="00BB2AF8" w:rsidRPr="00A37C5E">
        <w:rPr>
          <w:rFonts w:ascii="Times New Roman" w:hAnsi="Times New Roman" w:cs="Times New Roman"/>
          <w:i/>
          <w:noProof/>
          <w:sz w:val="24"/>
          <w:szCs w:val="24"/>
          <w:lang w:bidi="ar-SA"/>
        </w:rPr>
        <w:t>et al.</w:t>
      </w:r>
      <w:r w:rsidR="00BB2AF8" w:rsidRPr="00A37C5E">
        <w:rPr>
          <w:rFonts w:ascii="Times New Roman" w:hAnsi="Times New Roman" w:cs="Times New Roman"/>
          <w:noProof/>
          <w:sz w:val="24"/>
          <w:szCs w:val="24"/>
          <w:lang w:bidi="ar-SA"/>
        </w:rPr>
        <w:t>, 2024)</w:t>
      </w:r>
      <w:r w:rsidR="00BB2AF8" w:rsidRPr="00A37C5E">
        <w:rPr>
          <w:rFonts w:ascii="Times New Roman" w:hAnsi="Times New Roman" w:cs="Times New Roman"/>
          <w:sz w:val="24"/>
          <w:szCs w:val="24"/>
          <w:lang w:bidi="ar-SA"/>
        </w:rPr>
        <w:fldChar w:fldCharType="end"/>
      </w:r>
      <w:r w:rsidR="00BB2AF8" w:rsidRPr="00A37C5E">
        <w:rPr>
          <w:rFonts w:ascii="Times New Roman" w:hAnsi="Times New Roman" w:cs="Times New Roman"/>
          <w:sz w:val="24"/>
          <w:szCs w:val="24"/>
          <w:lang w:bidi="ar-SA"/>
        </w:rPr>
        <w:t xml:space="preserve">, </w:t>
      </w:r>
      <w:r w:rsidR="009573AE" w:rsidRPr="00A37C5E">
        <w:rPr>
          <w:rFonts w:ascii="Times New Roman" w:hAnsi="Times New Roman" w:cs="Times New Roman"/>
          <w:sz w:val="24"/>
          <w:szCs w:val="24"/>
          <w:lang w:bidi="ar-SA"/>
        </w:rPr>
        <w:t xml:space="preserve">proposed a full deep-learning framework that avoids some of the disadvantages related to sequential frameworks while integrating the advantages that regards both the Transformer as well as sequence models. </w:t>
      </w:r>
      <w:r w:rsidR="00BB2AF8" w:rsidRPr="00A37C5E">
        <w:rPr>
          <w:rFonts w:ascii="Times New Roman" w:hAnsi="Times New Roman" w:cs="Times New Roman"/>
          <w:sz w:val="24"/>
          <w:szCs w:val="24"/>
          <w:lang w:bidi="ar-SA"/>
        </w:rPr>
        <w:t xml:space="preserve">This architecture uses the IMDB dataset of 50K movie reviews to analyze the reviewers' expressions and the proposed model has been experimented with three advanced transformer-based deep-learning approaches such </w:t>
      </w:r>
      <w:r w:rsidR="00BB2AF8" w:rsidRPr="00A37C5E">
        <w:rPr>
          <w:rFonts w:ascii="Times New Roman" w:hAnsi="Times New Roman" w:cs="Times New Roman"/>
          <w:sz w:val="24"/>
          <w:szCs w:val="24"/>
          <w:lang w:bidi="ar-SA"/>
        </w:rPr>
        <w:lastRenderedPageBreak/>
        <w:t xml:space="preserve">as BERT, </w:t>
      </w:r>
      <w:r w:rsidR="00A37C5E" w:rsidRPr="00A37C5E">
        <w:rPr>
          <w:rFonts w:ascii="Times New Roman" w:hAnsi="Times New Roman" w:cs="Times New Roman"/>
          <w:sz w:val="24"/>
          <w:szCs w:val="24"/>
          <w:lang w:bidi="ar-SA"/>
        </w:rPr>
        <w:t>Roberta</w:t>
      </w:r>
      <w:r w:rsidR="00BB2AF8" w:rsidRPr="00A37C5E">
        <w:rPr>
          <w:rFonts w:ascii="Times New Roman" w:hAnsi="Times New Roman" w:cs="Times New Roman"/>
          <w:sz w:val="24"/>
          <w:szCs w:val="24"/>
          <w:lang w:bidi="ar-SA"/>
        </w:rPr>
        <w:t xml:space="preserve">, and </w:t>
      </w:r>
      <w:r w:rsidR="00A37C5E" w:rsidRPr="00A37C5E">
        <w:rPr>
          <w:rFonts w:ascii="Times New Roman" w:hAnsi="Times New Roman" w:cs="Times New Roman"/>
          <w:sz w:val="24"/>
          <w:szCs w:val="24"/>
          <w:lang w:bidi="ar-SA"/>
        </w:rPr>
        <w:t>Distil BERT</w:t>
      </w:r>
      <w:r w:rsidR="00BB2AF8" w:rsidRPr="00A37C5E">
        <w:rPr>
          <w:rFonts w:ascii="Times New Roman" w:hAnsi="Times New Roman" w:cs="Times New Roman"/>
          <w:sz w:val="24"/>
          <w:szCs w:val="24"/>
          <w:lang w:bidi="ar-SA"/>
        </w:rPr>
        <w:t xml:space="preserve">. Of these, the Robustly optimized BERT approach (RoBERTa) fares better than the other two, obtaining an accuracy of 95.02 %, which is higher than 94.12% of BERT and 92.82% of </w:t>
      </w:r>
      <w:r w:rsidR="00A37C5E" w:rsidRPr="00A37C5E">
        <w:rPr>
          <w:rFonts w:ascii="Times New Roman" w:hAnsi="Times New Roman" w:cs="Times New Roman"/>
          <w:sz w:val="24"/>
          <w:szCs w:val="24"/>
          <w:lang w:bidi="ar-SA"/>
        </w:rPr>
        <w:t>Distil BERT</w:t>
      </w:r>
      <w:r w:rsidR="00BB2AF8" w:rsidRPr="00A37C5E">
        <w:rPr>
          <w:rFonts w:ascii="Times New Roman" w:hAnsi="Times New Roman" w:cs="Times New Roman"/>
          <w:sz w:val="24"/>
          <w:szCs w:val="24"/>
          <w:lang w:bidi="ar-SA"/>
        </w:rPr>
        <w:t xml:space="preserve"> approaches as well as the </w:t>
      </w:r>
      <w:r w:rsidR="00C73F5E" w:rsidRPr="00A37C5E">
        <w:rPr>
          <w:rFonts w:ascii="Times New Roman" w:hAnsi="Times New Roman" w:cs="Times New Roman"/>
          <w:sz w:val="24"/>
          <w:szCs w:val="24"/>
          <w:lang w:bidi="ar-SA"/>
        </w:rPr>
        <w:t>advance</w:t>
      </w:r>
      <w:r w:rsidR="00BB2AF8" w:rsidRPr="00A37C5E">
        <w:rPr>
          <w:rFonts w:ascii="Times New Roman" w:hAnsi="Times New Roman" w:cs="Times New Roman"/>
          <w:sz w:val="24"/>
          <w:szCs w:val="24"/>
          <w:lang w:bidi="ar-SA"/>
        </w:rPr>
        <w:t xml:space="preserve"> models.</w:t>
      </w:r>
    </w:p>
    <w:p w14:paraId="20A46744" w14:textId="52FAF1B8" w:rsidR="00C86928" w:rsidRPr="00A37C5E" w:rsidRDefault="00C86928"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604625" w:rsidRPr="00A37C5E">
        <w:rPr>
          <w:rFonts w:ascii="Times New Roman" w:hAnsi="Times New Roman" w:cs="Times New Roman"/>
          <w:sz w:val="24"/>
          <w:szCs w:val="24"/>
          <w:lang w:bidi="ar-SA"/>
        </w:rPr>
        <w:t xml:space="preserve">study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IPRoB62548.2024.10544219","abstract":"The activity of obtaining and evaluating perspectives of individuals, feelings, mindsets of others, views, and so on, toward various things including subjects, goods, and ideas is known as sentiment analysis (SA), often called sentiment mining (SM). People are producing massive quantities of thoughts and feedback regarding goods, offerings, and daily operations as a result of the quick expansion of using online applications like blogs, social media platforms, and web pages. Companies, government agencies, and institutions can collect and evaluate general population attitudes along with opinions using sentiment analysis to acquire business insight and improve decision-making. The paper represents a complete research on sentiment analysis based on DL (deep learning) approaches to give researchers an idea of the evaluation of feelings and associated disciplines. This research represents the previous studies of emotional analysis and illustrates the methodology of our work. The methodology explains data extraction, data preprocessing, text preprocessing, feature extraction, feature selection, and so on. The dataset applied in the study is an IMDb movie reviews dataset containing equal amounts of samples for training and testing. Then, we discussed sentiment analysis techniques which are Simple Neural Networks (SNN), Convolutional Neural Networks (CNN), and Recurrent Neural Networks (RNN). Using the methods, the outcome states that the simple neural network model generates an accuracy of 74.99% and a Convolutional Neural Network of 85.79%. Besides, the Recurrent Neural Network shows 86.46% which is the highest one. Furthermore, based on the results of the confusion matrix, we investigated the optimum model to attain the highest precision, recall, and F1 score.","author":[{"dropping-particle":"","family":"Sultana","given":"Achhiya","non-dropping-particle":"","parse-names":false,"suffix":""},{"dropping-particle":"","family":"Hasan","given":"Mahady","non-dropping-particle":"","parse-names":false,"suffix":""},{"dropping-particle":"","family":"Shidujaman","given":"Mohammad","non-dropping-particle":"","parse-names":false,"suffix":""},{"dropping-particle":"","family":"Premachandra","given":"Chinthaka","non-dropping-particle":"","parse-names":false,"suffix":""}],"container-title":"2024 International Conference on Image Processing and Robotics (ICIPRoB)","id":"ITEM-1","issued":{"date-parts":[["2024"]]},"page":"1-6","title":"Sentiment Analysis with Deep Learning Methods for Performance Assessment and Comparison","type":"paper-conference"},"uris":["http://www.mendeley.com/documents/?uuid=c51370bb-ef61-4764-954a-a7c0b53b7788","http://www.mendeley.com/documents/?uuid=1afd5f26-00fa-4e35-9134-72d9e1df88ca","http://www.mendeley.com/documents/?uuid=c086c9c8-7f14-4187-b201-3b5debff5dda"]}],"mendeley":{"formattedCitation":"(Sultana &lt;i&gt;et al.&lt;/i&gt;, 2024)","plainTextFormattedCitation":"(Sultana et al., 2024)","previouslyFormattedCitation":"(Sultana &lt;i&gt;et al.&lt;/i&gt;, 2024)"},"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 xml:space="preserve">(Sultana </w:t>
      </w:r>
      <w:r w:rsidRPr="00A37C5E">
        <w:rPr>
          <w:rFonts w:ascii="Times New Roman" w:hAnsi="Times New Roman" w:cs="Times New Roman"/>
          <w:i/>
          <w:noProof/>
          <w:sz w:val="24"/>
          <w:szCs w:val="24"/>
          <w:lang w:bidi="ar-SA"/>
        </w:rPr>
        <w:t>et al.</w:t>
      </w:r>
      <w:r w:rsidRPr="00A37C5E">
        <w:rPr>
          <w:rFonts w:ascii="Times New Roman" w:hAnsi="Times New Roman" w:cs="Times New Roman"/>
          <w:noProof/>
          <w:sz w:val="24"/>
          <w:szCs w:val="24"/>
          <w:lang w:bidi="ar-SA"/>
        </w:rPr>
        <w:t>, 2024)</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represented the previous studies of emotional analysis and illustrates the methodology of </w:t>
      </w:r>
      <w:r w:rsidR="002F1B81" w:rsidRPr="00A37C5E">
        <w:rPr>
          <w:rFonts w:ascii="Times New Roman" w:hAnsi="Times New Roman" w:cs="Times New Roman"/>
          <w:sz w:val="24"/>
          <w:szCs w:val="24"/>
          <w:lang w:bidi="ar-SA"/>
        </w:rPr>
        <w:t>their</w:t>
      </w:r>
      <w:r w:rsidRPr="00A37C5E">
        <w:rPr>
          <w:rFonts w:ascii="Times New Roman" w:hAnsi="Times New Roman" w:cs="Times New Roman"/>
          <w:sz w:val="24"/>
          <w:szCs w:val="24"/>
          <w:lang w:bidi="ar-SA"/>
        </w:rPr>
        <w:t xml:space="preserve"> work. The methodology explains data extraction, data </w:t>
      </w:r>
      <w:r w:rsidR="00CA0D29" w:rsidRPr="00A37C5E">
        <w:rPr>
          <w:rFonts w:ascii="Times New Roman" w:hAnsi="Times New Roman" w:cs="Times New Roman"/>
          <w:sz w:val="24"/>
          <w:szCs w:val="24"/>
          <w:lang w:bidi="ar-SA"/>
        </w:rPr>
        <w:t>pre-processing</w:t>
      </w:r>
      <w:r w:rsidRPr="00A37C5E">
        <w:rPr>
          <w:rFonts w:ascii="Times New Roman" w:hAnsi="Times New Roman" w:cs="Times New Roman"/>
          <w:sz w:val="24"/>
          <w:szCs w:val="24"/>
          <w:lang w:bidi="ar-SA"/>
        </w:rPr>
        <w:t xml:space="preserve">, text </w:t>
      </w:r>
      <w:r w:rsidR="00CA0D29" w:rsidRPr="00A37C5E">
        <w:rPr>
          <w:rFonts w:ascii="Times New Roman" w:hAnsi="Times New Roman" w:cs="Times New Roman"/>
          <w:sz w:val="24"/>
          <w:szCs w:val="24"/>
          <w:lang w:bidi="ar-SA"/>
        </w:rPr>
        <w:t>pre-processing</w:t>
      </w:r>
      <w:r w:rsidRPr="00A37C5E">
        <w:rPr>
          <w:rFonts w:ascii="Times New Roman" w:hAnsi="Times New Roman" w:cs="Times New Roman"/>
          <w:sz w:val="24"/>
          <w:szCs w:val="24"/>
          <w:lang w:bidi="ar-SA"/>
        </w:rPr>
        <w:t xml:space="preserve">, feature extraction, feature selection, and so on. The dataset applied in the study is an IMDb movie reviews dataset containing equal amounts of samples for training and testing. Then, </w:t>
      </w:r>
      <w:r w:rsidR="00962D93" w:rsidRPr="00A37C5E">
        <w:rPr>
          <w:rFonts w:ascii="Times New Roman" w:hAnsi="Times New Roman" w:cs="Times New Roman"/>
          <w:sz w:val="24"/>
          <w:szCs w:val="24"/>
          <w:lang w:bidi="ar-SA"/>
        </w:rPr>
        <w:t>they</w:t>
      </w:r>
      <w:r w:rsidRPr="00A37C5E">
        <w:rPr>
          <w:rFonts w:ascii="Times New Roman" w:hAnsi="Times New Roman" w:cs="Times New Roman"/>
          <w:sz w:val="24"/>
          <w:szCs w:val="24"/>
          <w:lang w:bidi="ar-SA"/>
        </w:rPr>
        <w:t xml:space="preserve"> discussed sentiment analysis techniques which are SNN, CNN, and RNN. Using </w:t>
      </w:r>
      <w:r w:rsidR="00C73F5E" w:rsidRPr="00A37C5E">
        <w:rPr>
          <w:rFonts w:ascii="Times New Roman" w:hAnsi="Times New Roman" w:cs="Times New Roman"/>
          <w:sz w:val="24"/>
          <w:szCs w:val="24"/>
          <w:lang w:bidi="ar-SA"/>
        </w:rPr>
        <w:t>a</w:t>
      </w:r>
      <w:r w:rsidRPr="00A37C5E">
        <w:rPr>
          <w:rFonts w:ascii="Times New Roman" w:hAnsi="Times New Roman" w:cs="Times New Roman"/>
          <w:sz w:val="24"/>
          <w:szCs w:val="24"/>
          <w:lang w:bidi="ar-SA"/>
        </w:rPr>
        <w:t xml:space="preserve"> </w:t>
      </w:r>
      <w:r w:rsidR="00A37C5E" w:rsidRPr="00A37C5E">
        <w:rPr>
          <w:rFonts w:ascii="Times New Roman" w:hAnsi="Times New Roman" w:cs="Times New Roman"/>
          <w:sz w:val="24"/>
          <w:szCs w:val="24"/>
          <w:lang w:bidi="ar-SA"/>
        </w:rPr>
        <w:t>method</w:t>
      </w:r>
      <w:r w:rsidRPr="00A37C5E">
        <w:rPr>
          <w:rFonts w:ascii="Times New Roman" w:hAnsi="Times New Roman" w:cs="Times New Roman"/>
          <w:sz w:val="24"/>
          <w:szCs w:val="24"/>
          <w:lang w:bidi="ar-SA"/>
        </w:rPr>
        <w:t xml:space="preserve">, the outcome states that the simple neural network model generates an accuracy of 74.99% and a Convolutional Neural Network of 85.79%. Besides, the Recurrent Neural Network shows 86.46% which is the highest one. Furthermore, based on the results of the confusion matrix, </w:t>
      </w:r>
      <w:r w:rsidR="00962D93" w:rsidRPr="00A37C5E">
        <w:rPr>
          <w:rFonts w:ascii="Times New Roman" w:hAnsi="Times New Roman" w:cs="Times New Roman"/>
          <w:sz w:val="24"/>
          <w:szCs w:val="24"/>
          <w:lang w:bidi="ar-SA"/>
        </w:rPr>
        <w:t>they</w:t>
      </w:r>
      <w:r w:rsidRPr="00A37C5E">
        <w:rPr>
          <w:rFonts w:ascii="Times New Roman" w:hAnsi="Times New Roman" w:cs="Times New Roman"/>
          <w:sz w:val="24"/>
          <w:szCs w:val="24"/>
          <w:lang w:bidi="ar-SA"/>
        </w:rPr>
        <w:t xml:space="preserve"> investigated the optimum model to attain the highest </w:t>
      </w:r>
      <w:r w:rsidR="00AA23FA" w:rsidRPr="00A37C5E">
        <w:rPr>
          <w:rFonts w:ascii="Times New Roman" w:hAnsi="Times New Roman" w:cs="Times New Roman"/>
          <w:sz w:val="24"/>
          <w:szCs w:val="24"/>
          <w:lang w:bidi="ar-SA"/>
        </w:rPr>
        <w:t>F1 score, recall, and precision</w:t>
      </w:r>
      <w:r w:rsidRPr="00A37C5E">
        <w:rPr>
          <w:rFonts w:ascii="Times New Roman" w:hAnsi="Times New Roman" w:cs="Times New Roman"/>
          <w:sz w:val="24"/>
          <w:szCs w:val="24"/>
          <w:lang w:bidi="ar-SA"/>
        </w:rPr>
        <w:t>.</w:t>
      </w:r>
    </w:p>
    <w:p w14:paraId="3FF7B943" w14:textId="3B5C49A0" w:rsidR="00AC777D" w:rsidRPr="00A37C5E" w:rsidRDefault="00AC777D"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AA23FA" w:rsidRPr="00A37C5E">
        <w:rPr>
          <w:rFonts w:ascii="Times New Roman" w:hAnsi="Times New Roman" w:cs="Times New Roman"/>
          <w:sz w:val="24"/>
          <w:szCs w:val="24"/>
          <w:lang w:bidi="ar-SA"/>
        </w:rPr>
        <w:t>study</w:t>
      </w:r>
      <w:r w:rsidRPr="00A37C5E">
        <w:rPr>
          <w:rFonts w:ascii="Times New Roman" w:hAnsi="Times New Roman" w:cs="Times New Roman"/>
          <w:sz w:val="24"/>
          <w:szCs w:val="24"/>
          <w:lang w:bidi="ar-SA"/>
        </w:rPr>
        <w:t xml:space="preserve"> </w:t>
      </w:r>
      <w:r w:rsidR="00604625"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APCIT62007.2024.10673659","abstract":"Sentiment analysis shows the emotional tone ot the digital text and it has gained a lot of attraction in diverse fields like Marketing and Advertising, Customer Service and Support, Product Development, Politics and Public Opinion, Financial Trading, Healthcare, Social Media Monitoring, a Recommender System, Reputation Management and many more. Moreover, Sentiment Analysis has been exploited in various movies, TV shows, web series, songs, and social media datasets. In this research paper, we use a novel hybrid approach for sentiment analysis on IMDB movie reviews using deep learning algorithms. The proposed hybrid deep learning model, i.e. Convolutional Neural Network (CNN) + Long short-term memory (LSTM) achieved an accuracy of 96.01%, which outperforms the results obtained via multiple deep learning models like logistic regression, pre-trained text blob model, and Convolutional Neural Network(CNN). The proposed model also outperforms the existing state-of-the-art literature. The state of art used in this paper explains and approaches sophisticated problems efficiently and effectively.","author":[{"dropping-particle":"","family":"Beniwal","given":"Rohit","non-dropping-particle":"","parse-names":false,"suffix":""},{"dropping-particle":"","family":"Dinkar","given":"Arpit Kumar","non-dropping-particle":"","parse-names":false,"suffix":""},{"dropping-particle":"","family":"Kumar","given":"Arun","non-dropping-particle":"","parse-names":false,"suffix":""},{"dropping-particle":"","family":"Panchal","given":"Anurag","non-dropping-particle":"","parse-names":false,"suffix":""}],"container-title":"2024 Asia Pacific Conference on Innovation in Technology (APCIT)","id":"ITEM-1","issued":{"date-parts":[["2024"]]},"page":"1-7","title":"A Hybrid Deep Learning Model for Sentiment Analysis of IMDB Movies Reviews","type":"paper-conference"},"uris":["http://www.mendeley.com/documents/?uuid=77011fab-9d41-42a7-9bc3-78e9b43996b0","http://www.mendeley.com/documents/?uuid=846c3dcd-5dc3-4ae9-8398-c01441f9aa32","http://www.mendeley.com/documents/?uuid=423f309d-6a2a-4656-b9d9-ca0123992f51"]}],"mendeley":{"formattedCitation":"(Beniwal &lt;i&gt;et al.&lt;/i&gt;, 2024)","plainTextFormattedCitation":"(Beniwal et al., 2024)","previouslyFormattedCitation":"(Beniwal &lt;i&gt;et al.&lt;/i&gt;, 2024)"},"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 xml:space="preserve">(Beniwal </w:t>
      </w:r>
      <w:r w:rsidRPr="00A37C5E">
        <w:rPr>
          <w:rFonts w:ascii="Times New Roman" w:hAnsi="Times New Roman" w:cs="Times New Roman"/>
          <w:i/>
          <w:noProof/>
          <w:sz w:val="24"/>
          <w:szCs w:val="24"/>
          <w:lang w:bidi="ar-SA"/>
        </w:rPr>
        <w:t>et al.</w:t>
      </w:r>
      <w:r w:rsidRPr="00A37C5E">
        <w:rPr>
          <w:rFonts w:ascii="Times New Roman" w:hAnsi="Times New Roman" w:cs="Times New Roman"/>
          <w:noProof/>
          <w:sz w:val="24"/>
          <w:szCs w:val="24"/>
          <w:lang w:bidi="ar-SA"/>
        </w:rPr>
        <w:t>, 2024)</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C73F5E" w:rsidRPr="00A37C5E">
        <w:rPr>
          <w:rFonts w:ascii="Times New Roman" w:hAnsi="Times New Roman" w:cs="Times New Roman"/>
          <w:sz w:val="24"/>
          <w:szCs w:val="24"/>
          <w:lang w:bidi="ar-SA"/>
        </w:rPr>
        <w:t>made use of DL algorithms in a unique hybrid way to analyse the sentiment of IMDB movie reviews.</w:t>
      </w:r>
      <w:r w:rsidRPr="00A37C5E">
        <w:rPr>
          <w:rFonts w:ascii="Times New Roman" w:hAnsi="Times New Roman" w:cs="Times New Roman"/>
          <w:sz w:val="24"/>
          <w:szCs w:val="24"/>
          <w:lang w:bidi="ar-SA"/>
        </w:rPr>
        <w:t xml:space="preserve"> </w:t>
      </w:r>
      <w:r w:rsidR="00C73F5E" w:rsidRPr="00A37C5E">
        <w:rPr>
          <w:rFonts w:ascii="Times New Roman" w:hAnsi="Times New Roman" w:cs="Times New Roman"/>
          <w:sz w:val="24"/>
          <w:szCs w:val="24"/>
          <w:lang w:bidi="ar-SA"/>
        </w:rPr>
        <w:t>A</w:t>
      </w:r>
      <w:r w:rsidRPr="00A37C5E">
        <w:rPr>
          <w:rFonts w:ascii="Times New Roman" w:hAnsi="Times New Roman" w:cs="Times New Roman"/>
          <w:sz w:val="24"/>
          <w:szCs w:val="24"/>
          <w:lang w:bidi="ar-SA"/>
        </w:rPr>
        <w:t xml:space="preserve"> proposed hybrid </w:t>
      </w:r>
      <w:r w:rsidR="00C73F5E" w:rsidRPr="00A37C5E">
        <w:rPr>
          <w:rFonts w:ascii="Times New Roman" w:hAnsi="Times New Roman" w:cs="Times New Roman"/>
          <w:sz w:val="24"/>
          <w:szCs w:val="24"/>
          <w:lang w:bidi="ar-SA"/>
        </w:rPr>
        <w:t>DL</w:t>
      </w:r>
      <w:r w:rsidRPr="00A37C5E">
        <w:rPr>
          <w:rFonts w:ascii="Times New Roman" w:hAnsi="Times New Roman" w:cs="Times New Roman"/>
          <w:sz w:val="24"/>
          <w:szCs w:val="24"/>
          <w:lang w:bidi="ar-SA"/>
        </w:rPr>
        <w:t xml:space="preserve"> model, i.e. CNN + LSTM achieved an accuracy of 96.01%, which outperforms the results obtained via multiple deep learning models like logistic regression, pre-trained text blob model, and Convolutional Neural Network</w:t>
      </w:r>
      <w:r w:rsidR="00895E98"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t xml:space="preserve">(CNN). </w:t>
      </w:r>
      <w:r w:rsidR="00AA23FA" w:rsidRPr="00A37C5E">
        <w:rPr>
          <w:rFonts w:ascii="Times New Roman" w:hAnsi="Times New Roman" w:cs="Times New Roman"/>
          <w:sz w:val="24"/>
          <w:szCs w:val="24"/>
          <w:lang w:bidi="ar-SA"/>
        </w:rPr>
        <w:t>Also, compared to the existing literature, the findings obtained by the proposed model are superior. A</w:t>
      </w:r>
      <w:r w:rsidRPr="00A37C5E">
        <w:rPr>
          <w:rFonts w:ascii="Times New Roman" w:hAnsi="Times New Roman" w:cs="Times New Roman"/>
          <w:sz w:val="24"/>
          <w:szCs w:val="24"/>
          <w:lang w:bidi="ar-SA"/>
        </w:rPr>
        <w:t xml:space="preserve"> state of art used in this </w:t>
      </w:r>
      <w:r w:rsidR="00DE2840" w:rsidRPr="00A37C5E">
        <w:rPr>
          <w:rFonts w:ascii="Times New Roman" w:hAnsi="Times New Roman" w:cs="Times New Roman"/>
          <w:sz w:val="24"/>
          <w:szCs w:val="24"/>
          <w:lang w:bidi="ar-SA"/>
        </w:rPr>
        <w:t>study</w:t>
      </w:r>
      <w:r w:rsidRPr="00A37C5E">
        <w:rPr>
          <w:rFonts w:ascii="Times New Roman" w:hAnsi="Times New Roman" w:cs="Times New Roman"/>
          <w:sz w:val="24"/>
          <w:szCs w:val="24"/>
          <w:lang w:bidi="ar-SA"/>
        </w:rPr>
        <w:t xml:space="preserve"> explains and approaches sophisticated problems efficiently and effectively.</w:t>
      </w:r>
    </w:p>
    <w:p w14:paraId="29AA146B" w14:textId="4494BEAF" w:rsidR="00E42939" w:rsidRPr="00A37C5E" w:rsidRDefault="00895E98"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T</w:t>
      </w:r>
      <w:r w:rsidR="00E42939" w:rsidRPr="00A37C5E">
        <w:rPr>
          <w:rFonts w:ascii="Times New Roman" w:hAnsi="Times New Roman" w:cs="Times New Roman"/>
          <w:sz w:val="24"/>
          <w:szCs w:val="24"/>
          <w:lang w:bidi="ar-SA"/>
        </w:rPr>
        <w:t>his study</w:t>
      </w:r>
      <w:r w:rsidR="00604625" w:rsidRPr="00A37C5E">
        <w:rPr>
          <w:rFonts w:ascii="Times New Roman" w:hAnsi="Times New Roman" w:cs="Times New Roman"/>
          <w:sz w:val="24"/>
          <w:szCs w:val="24"/>
          <w:lang w:bidi="ar-SA"/>
        </w:rPr>
        <w:t xml:space="preserve"> </w:t>
      </w:r>
      <w:r w:rsidR="00340987" w:rsidRPr="00A37C5E">
        <w:rPr>
          <w:rFonts w:ascii="Times New Roman" w:hAnsi="Times New Roman" w:cs="Times New Roman"/>
          <w:sz w:val="24"/>
          <w:szCs w:val="24"/>
          <w:lang w:bidi="ar-SA"/>
        </w:rPr>
        <w:t>done</w:t>
      </w:r>
      <w:r w:rsidR="00604625" w:rsidRPr="00A37C5E">
        <w:rPr>
          <w:rFonts w:ascii="Times New Roman" w:hAnsi="Times New Roman" w:cs="Times New Roman"/>
          <w:sz w:val="24"/>
          <w:szCs w:val="24"/>
          <w:lang w:bidi="ar-SA"/>
        </w:rPr>
        <w:t xml:space="preserve"> by</w:t>
      </w:r>
      <w:r w:rsidR="00E42939" w:rsidRPr="00A37C5E">
        <w:rPr>
          <w:rFonts w:ascii="Times New Roman" w:hAnsi="Times New Roman" w:cs="Times New Roman"/>
          <w:sz w:val="24"/>
          <w:szCs w:val="24"/>
          <w:lang w:bidi="ar-SA"/>
        </w:rPr>
        <w:t xml:space="preserve"> </w:t>
      </w:r>
      <w:r w:rsidR="00E42939"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NC59896.2024.10555933","author":[{"dropping-particle":"","family":"Hasan","given":"Mahmudul","non-dropping-particle":"","parse-names":false,"suffix":""},{"dropping-particle":"","family":"Shetty","given":"Sachin","non-dropping-particle":"","parse-names":false,"suffix":""}],"container-title":"2024 International Conference on Computing, Networking and Communications (ICNC)","id":"ITEM-1","issued":{"date-parts":[["2024"]]},"page":"485-489","title":"Sentiment Analysis With Lipschitz Recurrent Neural Networks Based Generative Adversarial Networks","type":"paper-conference"},"uris":["http://www.mendeley.com/documents/?uuid=bb58e0de-5947-4a04-9411-a01c602c3acf","http://www.mendeley.com/documents/?uuid=738a0b51-c31e-4eff-85d4-90fb2176177b","http://www.mendeley.com/documents/?uuid=fc2d0cf3-5792-4a2d-baf3-de4c15516775"]}],"mendeley":{"formattedCitation":"(Hasan and Shetty, 2024)","plainTextFormattedCitation":"(Hasan and Shetty, 2024)","previouslyFormattedCitation":"(Hasan and Shetty, 2024)"},"properties":{"noteIndex":0},"schema":"https://github.com/citation-style-language/schema/raw/master/csl-citation.json"}</w:instrText>
      </w:r>
      <w:r w:rsidR="00E42939" w:rsidRPr="00A37C5E">
        <w:rPr>
          <w:rFonts w:ascii="Times New Roman" w:hAnsi="Times New Roman" w:cs="Times New Roman"/>
          <w:sz w:val="24"/>
          <w:szCs w:val="24"/>
          <w:lang w:bidi="ar-SA"/>
        </w:rPr>
        <w:fldChar w:fldCharType="separate"/>
      </w:r>
      <w:r w:rsidR="00E42939" w:rsidRPr="00A37C5E">
        <w:rPr>
          <w:rFonts w:ascii="Times New Roman" w:hAnsi="Times New Roman" w:cs="Times New Roman"/>
          <w:noProof/>
          <w:sz w:val="24"/>
          <w:szCs w:val="24"/>
          <w:lang w:bidi="ar-SA"/>
        </w:rPr>
        <w:t>(Hasan and Shetty, 2024)</w:t>
      </w:r>
      <w:r w:rsidR="00E42939" w:rsidRPr="00A37C5E">
        <w:rPr>
          <w:rFonts w:ascii="Times New Roman" w:hAnsi="Times New Roman" w:cs="Times New Roman"/>
          <w:sz w:val="24"/>
          <w:szCs w:val="24"/>
          <w:lang w:bidi="ar-SA"/>
        </w:rPr>
        <w:fldChar w:fldCharType="end"/>
      </w:r>
      <w:r w:rsidR="00E42939" w:rsidRPr="00A37C5E">
        <w:rPr>
          <w:rFonts w:ascii="Times New Roman" w:hAnsi="Times New Roman" w:cs="Times New Roman"/>
          <w:sz w:val="24"/>
          <w:szCs w:val="24"/>
          <w:lang w:bidi="ar-SA"/>
        </w:rPr>
        <w:t xml:space="preserve">, </w:t>
      </w:r>
      <w:r w:rsidR="00C73F5E" w:rsidRPr="00A37C5E">
        <w:rPr>
          <w:rFonts w:ascii="Times New Roman" w:hAnsi="Times New Roman" w:cs="Times New Roman"/>
          <w:sz w:val="24"/>
          <w:szCs w:val="24"/>
          <w:lang w:bidi="ar-SA"/>
        </w:rPr>
        <w:t xml:space="preserve">implemented a new approach to sentiment analysis using a GAN architecture with LRNN on the IMDB movie review dataset. </w:t>
      </w:r>
      <w:r w:rsidR="009573AE" w:rsidRPr="00A37C5E">
        <w:rPr>
          <w:rFonts w:ascii="Times New Roman" w:hAnsi="Times New Roman" w:cs="Times New Roman"/>
          <w:sz w:val="24"/>
          <w:szCs w:val="24"/>
          <w:lang w:bidi="ar-SA"/>
        </w:rPr>
        <w:t xml:space="preserve">The main issues of the standard approaches and methods when applying them in training are instability and vanishing gradients. Their approach avoids these problems because it is based on the effectiveness and stability of the LRNN that improves the accuracy and reliability of the sentiment analysis. </w:t>
      </w:r>
      <w:r w:rsidR="00C73F5E" w:rsidRPr="00A37C5E">
        <w:rPr>
          <w:rFonts w:ascii="Times New Roman" w:hAnsi="Times New Roman" w:cs="Times New Roman"/>
          <w:sz w:val="24"/>
          <w:szCs w:val="24"/>
          <w:lang w:bidi="ar-SA"/>
        </w:rPr>
        <w:t xml:space="preserve">Efficiently synthesising and discriminating between produced sentiment-laden textual data and genuine data is the GAN framework's forte. It includes an LRNN-equipped discriminator and generator. </w:t>
      </w:r>
      <w:r w:rsidR="00AA23FA" w:rsidRPr="00A37C5E">
        <w:rPr>
          <w:rFonts w:ascii="Times New Roman" w:hAnsi="Times New Roman" w:cs="Times New Roman"/>
          <w:sz w:val="24"/>
          <w:szCs w:val="24"/>
          <w:lang w:bidi="ar-SA"/>
        </w:rPr>
        <w:t>The discriminator sorts real data from fake data and rates the sentiment correctness of the generated content while the generator works on producing authentic, sentiment-laden text. A</w:t>
      </w:r>
      <w:r w:rsidR="00C73F5E" w:rsidRPr="00A37C5E">
        <w:rPr>
          <w:rFonts w:ascii="Times New Roman" w:hAnsi="Times New Roman" w:cs="Times New Roman"/>
          <w:sz w:val="24"/>
          <w:szCs w:val="24"/>
          <w:lang w:bidi="ar-SA"/>
        </w:rPr>
        <w:t xml:space="preserve"> gradient vanishing problem is a common issue in standard GAN models. </w:t>
      </w:r>
      <w:r w:rsidR="00524B7F" w:rsidRPr="00A37C5E">
        <w:rPr>
          <w:rFonts w:ascii="Times New Roman" w:hAnsi="Times New Roman" w:cs="Times New Roman"/>
          <w:sz w:val="24"/>
          <w:szCs w:val="24"/>
          <w:lang w:bidi="ar-SA"/>
        </w:rPr>
        <w:t xml:space="preserve">Incorporating LRNN into the generator and discriminator resolves the issue. As a result, the training process becomes more stable and performance is enhanced. </w:t>
      </w:r>
      <w:r w:rsidR="00C73F5E" w:rsidRPr="00A37C5E">
        <w:rPr>
          <w:rFonts w:ascii="Times New Roman" w:hAnsi="Times New Roman" w:cs="Times New Roman"/>
          <w:sz w:val="24"/>
          <w:szCs w:val="24"/>
          <w:lang w:bidi="ar-SA"/>
        </w:rPr>
        <w:t xml:space="preserve">Their findings </w:t>
      </w:r>
      <w:r w:rsidR="00C73F5E" w:rsidRPr="00A37C5E">
        <w:rPr>
          <w:rFonts w:ascii="Times New Roman" w:hAnsi="Times New Roman" w:cs="Times New Roman"/>
          <w:sz w:val="24"/>
          <w:szCs w:val="24"/>
          <w:lang w:bidi="ar-SA"/>
        </w:rPr>
        <w:lastRenderedPageBreak/>
        <w:t>greatly enhance the accuracy of sentiment analysis, outperforming many popular models, with a 91.30% accuracy rate on the IMDB dataset.</w:t>
      </w:r>
    </w:p>
    <w:p w14:paraId="75DF18B0" w14:textId="531BE773" w:rsidR="00F4090C" w:rsidRPr="00A37C5E" w:rsidRDefault="00895E98"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T</w:t>
      </w:r>
      <w:r w:rsidR="00EF4199" w:rsidRPr="00A37C5E">
        <w:rPr>
          <w:rFonts w:ascii="Times New Roman" w:hAnsi="Times New Roman" w:cs="Times New Roman"/>
          <w:sz w:val="24"/>
          <w:szCs w:val="24"/>
          <w:lang w:bidi="ar-SA"/>
        </w:rPr>
        <w:t xml:space="preserve">his </w:t>
      </w:r>
      <w:r w:rsidR="00604625" w:rsidRPr="00A37C5E">
        <w:rPr>
          <w:rFonts w:ascii="Times New Roman" w:hAnsi="Times New Roman" w:cs="Times New Roman"/>
          <w:sz w:val="24"/>
          <w:szCs w:val="24"/>
          <w:lang w:bidi="ar-SA"/>
        </w:rPr>
        <w:t xml:space="preserve">work </w:t>
      </w:r>
      <w:r w:rsidRPr="00A37C5E">
        <w:rPr>
          <w:rFonts w:ascii="Times New Roman" w:hAnsi="Times New Roman" w:cs="Times New Roman"/>
          <w:sz w:val="24"/>
          <w:szCs w:val="24"/>
          <w:lang w:bidi="ar-SA"/>
        </w:rPr>
        <w:t xml:space="preserve">done by </w:t>
      </w:r>
      <w:r w:rsidR="00EF4199"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CC57789.2023.10165155","ISBN":"9798350334128","abstract":"This article describes sentiment classification of movie reviews given by the user using deep neural networks. Long short term memory (LSTM) and convolutional neural network (CNN) are two popular deep neural networks used for sentiment analysis. Sentiment analysis is carried out on internet movie dataset (IMDb) which consist of 50K movie reviews. CNN and LSTM architectures are used individually and later combination of CNN-LSTM architecture is used. Accuracy and loss metrics measures are plotted for each architecture where LSTM architecture outperforms compare to CNN and CNN-LSTM architecture. Accuracy of GRU, CNN, LSTM and CNN-LSTM architecures are 53% 85%, 87% and 85% respectively. Adam optimizer and binary cross entropy is used for loss function. CNN-LSTM model is very good for long term dependency and accuracy is also good. Combination of CNN-LSTM reduces a training time for larger dataset and CNN has a convolutional layer to extract information by a larger piece of text.","author":[{"dropping-particle":"","family":"Mishra","given":"Mahesh","non-dropping-particle":"","parse-names":false,"suffix":""},{"dropping-particle":"","family":"Patil","given":"Amol","non-dropping-particle":"","parse-names":false,"suffix":""}],"container-title":"2023 International Conference on Control, Communication and Computing, ICCC 2023","id":"ITEM-1","issued":{"date-parts":[["2023"]]},"title":"Sentiment Prediction of IMDb Movie Reviews Using CNN-LSTM Approach","type":"paper-conference"},"uris":["http://www.mendeley.com/documents/?uuid=e83e5f58-a2ec-4ed7-a322-74932ee0646c","http://www.mendeley.com/documents/?uuid=501a4129-f3b8-4460-afd1-dd33455b242a","http://www.mendeley.com/documents/?uuid=3489a93f-1e95-4ac6-9f21-8f90753d952a"]}],"mendeley":{"formattedCitation":"(Mishra and Patil, 2023)","plainTextFormattedCitation":"(Mishra and Patil, 2023)","previouslyFormattedCitation":"(Mishra and Patil, 2023)"},"properties":{"noteIndex":0},"schema":"https://github.com/citation-style-language/schema/raw/master/csl-citation.json"}</w:instrText>
      </w:r>
      <w:r w:rsidR="00EF4199" w:rsidRPr="00A37C5E">
        <w:rPr>
          <w:rFonts w:ascii="Times New Roman" w:hAnsi="Times New Roman" w:cs="Times New Roman"/>
          <w:sz w:val="24"/>
          <w:szCs w:val="24"/>
          <w:lang w:bidi="ar-SA"/>
        </w:rPr>
        <w:fldChar w:fldCharType="separate"/>
      </w:r>
      <w:r w:rsidR="00EF4199" w:rsidRPr="00A37C5E">
        <w:rPr>
          <w:rFonts w:ascii="Times New Roman" w:hAnsi="Times New Roman" w:cs="Times New Roman"/>
          <w:noProof/>
          <w:sz w:val="24"/>
          <w:szCs w:val="24"/>
          <w:lang w:bidi="ar-SA"/>
        </w:rPr>
        <w:t>(Mishra and Patil, 2023)</w:t>
      </w:r>
      <w:r w:rsidR="00EF4199" w:rsidRPr="00A37C5E">
        <w:rPr>
          <w:rFonts w:ascii="Times New Roman" w:hAnsi="Times New Roman" w:cs="Times New Roman"/>
          <w:sz w:val="24"/>
          <w:szCs w:val="24"/>
          <w:lang w:bidi="ar-SA"/>
        </w:rPr>
        <w:fldChar w:fldCharType="end"/>
      </w:r>
      <w:r w:rsidR="00EF4199" w:rsidRPr="00A37C5E">
        <w:rPr>
          <w:rFonts w:ascii="Times New Roman" w:hAnsi="Times New Roman" w:cs="Times New Roman"/>
          <w:sz w:val="24"/>
          <w:szCs w:val="24"/>
          <w:lang w:bidi="ar-SA"/>
        </w:rPr>
        <w:t xml:space="preserve">, </w:t>
      </w:r>
      <w:r w:rsidR="00C73F5E" w:rsidRPr="00A37C5E">
        <w:rPr>
          <w:rFonts w:ascii="Times New Roman" w:hAnsi="Times New Roman" w:cs="Times New Roman"/>
          <w:sz w:val="24"/>
          <w:szCs w:val="24"/>
          <w:lang w:bidi="ar-SA"/>
        </w:rPr>
        <w:t xml:space="preserve">used DNNs to categorise user-provided movie reviews based on their emotion. Popular DNNs utilised for sentiment analysis include CNNs and LSTMs. Data used for sentiment analysis comes from the Internet Movie Database (IMDb), which has fifty thousand reviews of movies. Both CNN and LSTM designs have their uses, and eventually, a mix of the two will be used. When comparing LSTM, CNN, and CNN-LSTM architectures using accuracy and loss criteria, LSTM architecture comes out on top. In descending order of accuracy, </w:t>
      </w:r>
      <w:r w:rsidR="00FB2725" w:rsidRPr="00A37C5E">
        <w:rPr>
          <w:rFonts w:ascii="Times New Roman" w:hAnsi="Times New Roman" w:cs="Times New Roman"/>
          <w:sz w:val="24"/>
          <w:szCs w:val="24"/>
          <w:lang w:bidi="ar-SA"/>
        </w:rPr>
        <w:t>it</w:t>
      </w:r>
      <w:r w:rsidR="00C73F5E" w:rsidRPr="00A37C5E">
        <w:rPr>
          <w:rFonts w:ascii="Times New Roman" w:hAnsi="Times New Roman" w:cs="Times New Roman"/>
          <w:sz w:val="24"/>
          <w:szCs w:val="24"/>
          <w:lang w:bidi="ar-SA"/>
        </w:rPr>
        <w:t xml:space="preserve"> find </w:t>
      </w:r>
      <w:r w:rsidR="00A37C5E" w:rsidRPr="00A37C5E">
        <w:rPr>
          <w:rFonts w:ascii="Times New Roman" w:hAnsi="Times New Roman" w:cs="Times New Roman"/>
          <w:sz w:val="24"/>
          <w:szCs w:val="24"/>
          <w:lang w:bidi="ar-SA"/>
        </w:rPr>
        <w:t>GRU (</w:t>
      </w:r>
      <w:r w:rsidR="00C73F5E" w:rsidRPr="00A37C5E">
        <w:rPr>
          <w:rFonts w:ascii="Times New Roman" w:hAnsi="Times New Roman" w:cs="Times New Roman"/>
          <w:sz w:val="24"/>
          <w:szCs w:val="24"/>
          <w:lang w:bidi="ar-SA"/>
        </w:rPr>
        <w:t xml:space="preserve">53%), </w:t>
      </w:r>
      <w:r w:rsidR="00A37C5E" w:rsidRPr="00A37C5E">
        <w:rPr>
          <w:rFonts w:ascii="Times New Roman" w:hAnsi="Times New Roman" w:cs="Times New Roman"/>
          <w:sz w:val="24"/>
          <w:szCs w:val="24"/>
          <w:lang w:bidi="ar-SA"/>
        </w:rPr>
        <w:t>CNN (</w:t>
      </w:r>
      <w:r w:rsidR="00C73F5E" w:rsidRPr="00A37C5E">
        <w:rPr>
          <w:rFonts w:ascii="Times New Roman" w:hAnsi="Times New Roman" w:cs="Times New Roman"/>
          <w:sz w:val="24"/>
          <w:szCs w:val="24"/>
          <w:lang w:bidi="ar-SA"/>
        </w:rPr>
        <w:t xml:space="preserve">85%), </w:t>
      </w:r>
      <w:r w:rsidR="00A37C5E" w:rsidRPr="00A37C5E">
        <w:rPr>
          <w:rFonts w:ascii="Times New Roman" w:hAnsi="Times New Roman" w:cs="Times New Roman"/>
          <w:sz w:val="24"/>
          <w:szCs w:val="24"/>
          <w:lang w:bidi="ar-SA"/>
        </w:rPr>
        <w:t>LSTM (</w:t>
      </w:r>
      <w:r w:rsidR="00C73F5E" w:rsidRPr="00A37C5E">
        <w:rPr>
          <w:rFonts w:ascii="Times New Roman" w:hAnsi="Times New Roman" w:cs="Times New Roman"/>
          <w:sz w:val="24"/>
          <w:szCs w:val="24"/>
          <w:lang w:bidi="ar-SA"/>
        </w:rPr>
        <w:t>87%), and CNN-LSTM (85%). The loss function makes use of the Adam optimiser and binary cross-entropy.</w:t>
      </w:r>
      <w:r w:rsidR="00EF4199" w:rsidRPr="00A37C5E">
        <w:rPr>
          <w:rFonts w:ascii="Times New Roman" w:hAnsi="Times New Roman" w:cs="Times New Roman"/>
          <w:sz w:val="24"/>
          <w:szCs w:val="24"/>
          <w:lang w:bidi="ar-SA"/>
        </w:rPr>
        <w:t> </w:t>
      </w:r>
    </w:p>
    <w:p w14:paraId="7DB5AA5E" w14:textId="07CCDBD9" w:rsidR="00F4090C" w:rsidRPr="00A37C5E" w:rsidRDefault="00984AB0"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w:t>
      </w:r>
      <w:r w:rsidR="00F4090C" w:rsidRPr="00A37C5E">
        <w:rPr>
          <w:rFonts w:ascii="Times New Roman" w:hAnsi="Times New Roman" w:cs="Times New Roman"/>
          <w:sz w:val="24"/>
          <w:szCs w:val="24"/>
          <w:lang w:bidi="ar-SA"/>
        </w:rPr>
        <w:t xml:space="preserve">this </w:t>
      </w:r>
      <w:r w:rsidRPr="00A37C5E">
        <w:rPr>
          <w:rFonts w:ascii="Times New Roman" w:hAnsi="Times New Roman" w:cs="Times New Roman"/>
          <w:sz w:val="24"/>
          <w:szCs w:val="24"/>
          <w:lang w:bidi="ar-SA"/>
        </w:rPr>
        <w:t>study</w:t>
      </w:r>
      <w:r w:rsidR="00F4090C" w:rsidRPr="00A37C5E">
        <w:rPr>
          <w:rFonts w:ascii="Times New Roman" w:hAnsi="Times New Roman" w:cs="Times New Roman"/>
          <w:sz w:val="24"/>
          <w:szCs w:val="24"/>
          <w:lang w:bidi="ar-SA"/>
        </w:rPr>
        <w:t xml:space="preserve"> </w:t>
      </w:r>
      <w:r w:rsidR="00F4090C"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3390/app13031445","ISSN":"20763417","abstract":"Sentiment analysis has become an important area of research in natural language processing. This technique has a wide range of applications, such as comprehending user preferences in ecommerce feedback portals, politics, and in governance. However, accurate sentiment analysis requires robust text representation techniques that can convert words into precise vectors that represent the input text. There are two categories of text representation techniques: lexicon-based techniques and machine learning-based techniques. From research, both techniques have limitations. For instance, pre-trained word embeddings, such as Word2Vec, Glove, and bidirectional encoder representations from transformers (BERT), generate vectors by considering word distances, similarities, and occurrences ignoring other aspects such as word sentiment orientation. Aiming at such limitations, this paper presents a sentiment classification model (named LeBERT) combining sentiment lexicon, N-grams, BERT, and CNN. In the model, sentiment lexicon, N-grams, and BERT are used to vectorize words selected from a section of the input text. CNN is used as the deep neural network classifier for feature mapping and giving the output sentiment class. The proposed model is evaluated on three public datasets, namely, Amazon products’ reviews, Imbd movies’ reviews, and Yelp restaurants’ reviews datasets. Accuracy, precision, and F-measure are used as the model performance metrics. The experimental results indicate that the proposed LeBERT model outperforms the existing state-of-the-art models, with a F-measure score of 88.73% in binary sentiment classification.","author":[{"dropping-particle":"","family":"Mutinda","given":"James","non-dropping-particle":"","parse-names":false,"suffix":""},{"dropping-particle":"","family":"Mwangi","given":"Waweru","non-dropping-particle":"","parse-names":false,"suffix":""},{"dropping-particle":"","family":"Okeyo","given":"George","non-dropping-particle":"","parse-names":false,"suffix":""}],"container-title":"Applied Sciences (Switzerland)","id":"ITEM-1","issued":{"date-parts":[["2023"]]},"title":"Sentiment Analysis of Text Reviews Using Lexicon-Enhanced Bert Embedding (LeBERT) Model with Convolutional Neural Network","type":"article-journal"},"uris":["http://www.mendeley.com/documents/?uuid=ea2ace7d-0783-44ee-88d5-edd067c408a8","http://www.mendeley.com/documents/?uuid=1222002b-6e75-4624-8ad9-4e976197b264","http://www.mendeley.com/documents/?uuid=7031c9ed-f709-4a47-9e93-980e35e8bae8"]}],"mendeley":{"formattedCitation":"(Mutinda, Mwangi and Okeyo, 2023)","plainTextFormattedCitation":"(Mutinda, Mwangi and Okeyo, 2023)","previouslyFormattedCitation":"(Mutinda, Mwangi and Okeyo, 2023)"},"properties":{"noteIndex":0},"schema":"https://github.com/citation-style-language/schema/raw/master/csl-citation.json"}</w:instrText>
      </w:r>
      <w:r w:rsidR="00F4090C" w:rsidRPr="00A37C5E">
        <w:rPr>
          <w:rFonts w:ascii="Times New Roman" w:hAnsi="Times New Roman" w:cs="Times New Roman"/>
          <w:sz w:val="24"/>
          <w:szCs w:val="24"/>
          <w:lang w:bidi="ar-SA"/>
        </w:rPr>
        <w:fldChar w:fldCharType="separate"/>
      </w:r>
      <w:r w:rsidR="00F4090C" w:rsidRPr="00A37C5E">
        <w:rPr>
          <w:rFonts w:ascii="Times New Roman" w:hAnsi="Times New Roman" w:cs="Times New Roman"/>
          <w:noProof/>
          <w:sz w:val="24"/>
          <w:szCs w:val="24"/>
          <w:lang w:bidi="ar-SA"/>
        </w:rPr>
        <w:t>(Mutinda, Mwangi and Okeyo, 2023)</w:t>
      </w:r>
      <w:r w:rsidR="00F4090C" w:rsidRPr="00A37C5E">
        <w:rPr>
          <w:rFonts w:ascii="Times New Roman" w:hAnsi="Times New Roman" w:cs="Times New Roman"/>
          <w:sz w:val="24"/>
          <w:szCs w:val="24"/>
          <w:lang w:bidi="ar-SA"/>
        </w:rPr>
        <w:fldChar w:fldCharType="end"/>
      </w:r>
      <w:r w:rsidR="00F4090C" w:rsidRPr="00A37C5E">
        <w:rPr>
          <w:rFonts w:ascii="Times New Roman" w:hAnsi="Times New Roman" w:cs="Times New Roman"/>
          <w:sz w:val="24"/>
          <w:szCs w:val="24"/>
          <w:lang w:bidi="ar-SA"/>
        </w:rPr>
        <w:t xml:space="preserve">, </w:t>
      </w:r>
      <w:r w:rsidR="00524B7F" w:rsidRPr="00A37C5E">
        <w:rPr>
          <w:rFonts w:ascii="Times New Roman" w:hAnsi="Times New Roman" w:cs="Times New Roman"/>
          <w:sz w:val="24"/>
          <w:szCs w:val="24"/>
          <w:lang w:bidi="ar-SA"/>
        </w:rPr>
        <w:t xml:space="preserve">proposed the LeBERT model for sentiment classification, which combines the sentiment lexicon with N-grams, BERT, and CNN. </w:t>
      </w:r>
      <w:r w:rsidR="00C73F5E" w:rsidRPr="00A37C5E">
        <w:rPr>
          <w:rFonts w:ascii="Times New Roman" w:hAnsi="Times New Roman" w:cs="Times New Roman"/>
          <w:sz w:val="24"/>
          <w:szCs w:val="24"/>
          <w:lang w:bidi="ar-SA"/>
        </w:rPr>
        <w:t xml:space="preserve">The model begins by vectorising words taken from a subset of the input text using sentiment lexicon, N-grams, and BERT. </w:t>
      </w:r>
      <w:r w:rsidR="00524B7F" w:rsidRPr="00A37C5E">
        <w:rPr>
          <w:rFonts w:ascii="Times New Roman" w:hAnsi="Times New Roman" w:cs="Times New Roman"/>
          <w:sz w:val="24"/>
          <w:szCs w:val="24"/>
          <w:lang w:bidi="ar-SA"/>
        </w:rPr>
        <w:t xml:space="preserve">CNNs are used as DNN classifiers to map features and compute sentiment classes as output. When evaluating the proposed method, </w:t>
      </w:r>
      <w:r w:rsidR="00FB2725" w:rsidRPr="00A37C5E">
        <w:rPr>
          <w:rFonts w:ascii="Times New Roman" w:hAnsi="Times New Roman" w:cs="Times New Roman"/>
          <w:sz w:val="24"/>
          <w:szCs w:val="24"/>
          <w:lang w:bidi="ar-SA"/>
        </w:rPr>
        <w:t>they</w:t>
      </w:r>
      <w:r w:rsidR="00524B7F" w:rsidRPr="00A37C5E">
        <w:rPr>
          <w:rFonts w:ascii="Times New Roman" w:hAnsi="Times New Roman" w:cs="Times New Roman"/>
          <w:sz w:val="24"/>
          <w:szCs w:val="24"/>
          <w:lang w:bidi="ar-SA"/>
        </w:rPr>
        <w:t xml:space="preserve"> look at review data from three public sources: Amazon items, </w:t>
      </w:r>
      <w:r w:rsidR="00A37C5E" w:rsidRPr="00A37C5E">
        <w:rPr>
          <w:rFonts w:ascii="Times New Roman" w:hAnsi="Times New Roman" w:cs="Times New Roman"/>
          <w:sz w:val="24"/>
          <w:szCs w:val="24"/>
          <w:lang w:bidi="ar-SA"/>
        </w:rPr>
        <w:t>Imbed</w:t>
      </w:r>
      <w:r w:rsidR="00524B7F" w:rsidRPr="00A37C5E">
        <w:rPr>
          <w:rFonts w:ascii="Times New Roman" w:hAnsi="Times New Roman" w:cs="Times New Roman"/>
          <w:sz w:val="24"/>
          <w:szCs w:val="24"/>
          <w:lang w:bidi="ar-SA"/>
        </w:rPr>
        <w:t xml:space="preserve"> movies, and Yelp eateries.</w:t>
      </w:r>
      <w:r w:rsidR="00C73F5E" w:rsidRPr="00A37C5E">
        <w:rPr>
          <w:rFonts w:ascii="Times New Roman" w:hAnsi="Times New Roman" w:cs="Times New Roman"/>
          <w:sz w:val="24"/>
          <w:szCs w:val="24"/>
          <w:lang w:bidi="ar-SA"/>
        </w:rPr>
        <w:t xml:space="preserve"> </w:t>
      </w:r>
      <w:r w:rsidR="00524B7F" w:rsidRPr="00A37C5E">
        <w:rPr>
          <w:rFonts w:ascii="Times New Roman" w:hAnsi="Times New Roman" w:cs="Times New Roman"/>
          <w:sz w:val="24"/>
          <w:szCs w:val="24"/>
          <w:lang w:bidi="ar-SA"/>
        </w:rPr>
        <w:t>Accuracy, precision, and the F-measure are some of the metrics used to evaluate the model's performance. Experimental results show that the proposed LeBERT model outperforms the state-of-the-art models in binary sentiment classification with an F-measure score of 88.73%.</w:t>
      </w:r>
    </w:p>
    <w:p w14:paraId="1DD378DE" w14:textId="4D21CAE9" w:rsidR="005D2FBE" w:rsidRPr="00A37C5E" w:rsidRDefault="00E42939"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In t</w:t>
      </w:r>
      <w:r w:rsidR="005D2FBE" w:rsidRPr="00A37C5E">
        <w:rPr>
          <w:rFonts w:ascii="Times New Roman" w:hAnsi="Times New Roman" w:cs="Times New Roman"/>
          <w:sz w:val="24"/>
          <w:szCs w:val="24"/>
          <w:lang w:bidi="ar-SA"/>
        </w:rPr>
        <w:t xml:space="preserve">his </w:t>
      </w:r>
      <w:r w:rsidRPr="00A37C5E">
        <w:rPr>
          <w:rFonts w:ascii="Times New Roman" w:hAnsi="Times New Roman" w:cs="Times New Roman"/>
          <w:sz w:val="24"/>
          <w:szCs w:val="24"/>
          <w:lang w:bidi="ar-SA"/>
        </w:rPr>
        <w:t>study</w:t>
      </w:r>
      <w:r w:rsidR="005D2FBE"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ACIC59454.2023.10435072","ISBN":"9798350318456","abstract":"Emotion Detection is part of sentiment analysis which detects emotions at a finer grain level of classifying the exact emotions instead of classifying them in general as positive and negative emotions. Emotion detection research is a recent field where emotions are detected from facial images, video, audio, and text. This paper focuses on emotion detection from textual data. Here this work proposes a hybrid model built using the doc2vec model, CNN model, Bi-GRU, and attention mechanism. In the proposed model initially, a Doc2vec model is used to transform the text into vectors. The doc2vec model captures the semantic information and this information is fed into the CNN model. The CNN model captures the local features. Bi-LSTM, GRU, and Bidirectional Gated Recurrent Unit (Bi-GRU) are used to learn the contextual features. The built model performance is fine-tuned by using an attention mechanism and dropout regularization. The model was tested with the standard benchmark datasets IMDB and Emotions dataset. The proposed hybrid model produced an accuracy of 82.84% for multi-class classification.","author":[{"dropping-particle":"","family":"Sakthiyavathi","given":"K.","non-dropping-particle":"","parse-names":false,"suffix":""},{"dropping-particle":"","family":"Saruladha","given":"K.","non-dropping-particle":"","parse-names":false,"suffix":""}],"container-title":"2023 2nd International Conference on Advances in Computational Intelligence and Communication, ICACIC 2023","id":"ITEM-1","issued":{"date-parts":[["2023"]]},"title":"Design of Hybrid Deep Learning Model for Text-based Emotion Recognition","type":"paper-conference"},"uris":["http://www.mendeley.com/documents/?uuid=fd5ce013-c98d-44c0-9ad0-b89e19625d41","http://www.mendeley.com/documents/?uuid=54c13ead-acf6-4ff1-9cb0-9ec3120be112","http://www.mendeley.com/documents/?uuid=1a79bb66-ae62-4452-990f-a52e1789cbcb"]}],"mendeley":{"formattedCitation":"(Sakthiyavathi and Saruladha, 2023)","plainTextFormattedCitation":"(Sakthiyavathi and Saruladha, 2023)","previouslyFormattedCitation":"(Sakthiyavathi and Saruladha, 2023)"},"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Sakthiyavathi and Saruladha, 2023)</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C73F5E" w:rsidRPr="00A37C5E">
        <w:rPr>
          <w:rFonts w:ascii="Times New Roman" w:hAnsi="Times New Roman" w:cs="Times New Roman"/>
          <w:sz w:val="24"/>
          <w:szCs w:val="24"/>
          <w:lang w:bidi="ar-SA"/>
        </w:rPr>
        <w:t xml:space="preserve">emphasised the use of textual data for emotion identification. </w:t>
      </w:r>
      <w:r w:rsidR="00524B7F" w:rsidRPr="00A37C5E">
        <w:rPr>
          <w:rFonts w:ascii="Times New Roman" w:hAnsi="Times New Roman" w:cs="Times New Roman"/>
          <w:sz w:val="24"/>
          <w:szCs w:val="24"/>
          <w:lang w:bidi="ar-SA"/>
        </w:rPr>
        <w:t xml:space="preserve">An attention mechanism, doc2vec, CNN, and Bi-GRU are all part of the hybrid model that is introduced in this study. The first step of the proposed approach is to use a Doc2vec model to transform the text into vectors. First, the doc2vec model gathers the semantic data, and then the CNN model takes it in. </w:t>
      </w:r>
      <w:r w:rsidR="00C73F5E" w:rsidRPr="00A37C5E">
        <w:rPr>
          <w:rFonts w:ascii="Times New Roman" w:hAnsi="Times New Roman" w:cs="Times New Roman"/>
          <w:sz w:val="24"/>
          <w:szCs w:val="24"/>
          <w:lang w:bidi="ar-SA"/>
        </w:rPr>
        <w:t>The local characteristics are captured by the CNN model. To acquire these contextual characteristics, Bi-GRU, GRU, and Bi-LSTM work together. An attention mechanism and dropout regularisation are used to fine-tune the performance of the generated model. The IMDB and Emotions datasets, which are considered industry standards, were used to test the model. A multi-class classification accuracy of 82.84% was achieved using the suggested hybrid model.</w:t>
      </w:r>
    </w:p>
    <w:p w14:paraId="29FE94BB" w14:textId="7BA9A172" w:rsidR="00EF4199" w:rsidRPr="00A37C5E" w:rsidRDefault="00EF4199"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604625" w:rsidRPr="00A37C5E">
        <w:rPr>
          <w:rFonts w:ascii="Times New Roman" w:hAnsi="Times New Roman" w:cs="Times New Roman"/>
          <w:sz w:val="24"/>
          <w:szCs w:val="24"/>
          <w:lang w:bidi="ar-SA"/>
        </w:rPr>
        <w:t>research done by</w:t>
      </w:r>
      <w:r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SCNA58489.2023.10370081","ISBN":"9798350313987","abstract":"Sentiment Analysis is the need of the hour for every big or small companies, be it manufacturing or entertainment industries, educational institutions, media houses, political parties or even individual. All organizations want to identify churn and to get their customers retained with them by mean of sentiment analysis on social media. Increasing number of Internet and social media users contribute in petabytes of unstructured data generated every day. The continuous advancement in technology sector, in terms of high storage capability, computational processing power of the computers, cloud technology etc., has enabled processing of these high-volume unstructured data with ease, in a very less time, which otherwise would have taken even days to process. Many sentiment analysis systems are modelled by using deep learning, by using GRU (gate recurrent unit) architecture, has showed significant improvements with high tendency to reveal the underlying semantic meaning in the input text. GRU model seems to perform even better with lowest loss 0.0783, variable loss 0.4728, highest accuracy 97.20% and variable accuracy 88.19%.","author":[{"dropping-particle":"","family":"Sen","given":"Muskan","non-dropping-particle":"","parse-names":false,"suffix":""},{"dropping-particle":"","family":"Chaturvedi","given":"Kapil","non-dropping-particle":"","parse-names":false,"suffix":""}],"container-title":"International Conference on Sustainable Communication Networks and Application, ICSCNA 2023 - Proceedings","id":"ITEM-1","issued":{"date-parts":[["2023"]]},"title":"Sentiment Analysis of IMDB Movies Dataset Using Deep Learning Based GRU Model","type":"paper-conference"},"uris":["http://www.mendeley.com/documents/?uuid=1b89c55b-5360-4b2d-8132-b7e6153226e2","http://www.mendeley.com/documents/?uuid=79def9f0-6906-4268-a33d-b5028b999131","http://www.mendeley.com/documents/?uuid=3d1da9d9-d41c-4eb7-9592-820bc4d94cf7"]}],"mendeley":{"formattedCitation":"(Sen and Chaturvedi, 2023)","plainTextFormattedCitation":"(Sen and Chaturvedi, 2023)","previouslyFormattedCitation":"(Sen and Chaturvedi, 2023)"},"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Sen and Chaturvedi, 2023)</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w:t>
      </w:r>
      <w:r w:rsidR="00D0119F" w:rsidRPr="00A37C5E">
        <w:rPr>
          <w:rFonts w:ascii="Times New Roman" w:hAnsi="Times New Roman" w:cs="Times New Roman"/>
          <w:sz w:val="24"/>
          <w:szCs w:val="24"/>
          <w:lang w:bidi="ar-SA"/>
        </w:rPr>
        <w:t xml:space="preserve">made use of DL using the GRU architecture, the results were impressive, and the input text's underlying semantic meaning was </w:t>
      </w:r>
      <w:r w:rsidR="00D0119F" w:rsidRPr="00A37C5E">
        <w:rPr>
          <w:rFonts w:ascii="Times New Roman" w:hAnsi="Times New Roman" w:cs="Times New Roman"/>
          <w:sz w:val="24"/>
          <w:szCs w:val="24"/>
          <w:lang w:bidi="ar-SA"/>
        </w:rPr>
        <w:lastRenderedPageBreak/>
        <w:t>often revealed. The GRU model seems to be much more effective, with a variable loss of 0.4728, a maximum accuracy of 97.20%, and a minimum loss of 0.0783.</w:t>
      </w:r>
    </w:p>
    <w:p w14:paraId="0C78A562" w14:textId="7E3D9221" w:rsidR="00681595" w:rsidRPr="00A37C5E" w:rsidRDefault="00860E48"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T</w:t>
      </w:r>
      <w:r w:rsidR="00681595" w:rsidRPr="00A37C5E">
        <w:rPr>
          <w:rFonts w:ascii="Times New Roman" w:hAnsi="Times New Roman" w:cs="Times New Roman"/>
          <w:sz w:val="24"/>
          <w:szCs w:val="24"/>
          <w:lang w:bidi="ar-SA"/>
        </w:rPr>
        <w:t xml:space="preserve">his study </w:t>
      </w:r>
      <w:r w:rsidR="00604625" w:rsidRPr="00A37C5E">
        <w:rPr>
          <w:rFonts w:ascii="Times New Roman" w:hAnsi="Times New Roman" w:cs="Times New Roman"/>
          <w:sz w:val="24"/>
          <w:szCs w:val="24"/>
          <w:lang w:bidi="ar-SA"/>
        </w:rPr>
        <w:t xml:space="preserve">completed by </w:t>
      </w:r>
      <w:r w:rsidR="00681595"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CSCCC58608.2023.10176880","ISBN":"9798350300710","abstract":"Based on S-BERT pre-trained embeddings, this body of work suggests an approach to sentiment analysis using a convolutional neural network (CNN). GloVe and Word2Vec, utilizing the IMDB dataset. The results of our testing showed that the CNN algorithm we built had the highest accuracy at 89.8 percent, outperforming the GloVe and Word2Vec models, which were considered gold standards at the time. During our research on ablation, we noticed that replacing bigrams or trigrams with N-grams can result in improved model performance. In addition, we used a sentiment lexicon to provide context to the text data, which helped improve the model's accuracy. Our study has demonstrated that sentiment analysis can be performed using S-BERT pre-trained embeddings in combination with a CNN model. This strategy has the potential to outperform both standard machine learning approaches and commonly used word embedding models. When these factors are considered, our suggested strategy of using S BERT pre-trained embeddings shows significant potential in real-world applications where sentiment analysis is critical.","author":[{"dropping-particle":"","family":"Abdul Ameer","given":"Sabah Auda","non-dropping-particle":"","parse-names":false,"suffix":""},{"dropping-particle":"","family":"Khalid","given":"Raed","non-dropping-particle":"","parse-names":false,"suffix":""},{"dropping-particle":"","family":"Mansor","given":"Ali H.O.","non-dropping-particle":"Al","parse-names":false,"suffix":""},{"dropping-particle":"","family":"Singh","given":"Pardeep","non-dropping-particle":"","parse-names":false,"suffix":""}],"container-title":"ICSCCC 2023 - 3rd International Conference on Secure Cyber Computing and Communications","id":"ITEM-1","issued":{"date-parts":[["2023"]]},"title":"Hybrid Deep Neural Networks for Improved Sentiment Analysis in Social Media","type":"paper-conference"},"uris":["http://www.mendeley.com/documents/?uuid=d37bdf82-87f2-40bd-a011-b48616c55cd9","http://www.mendeley.com/documents/?uuid=cdd52093-02ec-498d-9ab3-32e7c3718c30","http://www.mendeley.com/documents/?uuid=ccb26075-10e7-4c23-9d54-884a65d63130"]}],"mendeley":{"formattedCitation":"(Abdul Ameer &lt;i&gt;et al.&lt;/i&gt;, 2023)","plainTextFormattedCitation":"(Abdul Ameer et al., 2023)","previouslyFormattedCitation":"(Abdul Ameer &lt;i&gt;et al.&lt;/i&gt;, 2023)"},"properties":{"noteIndex":0},"schema":"https://github.com/citation-style-language/schema/raw/master/csl-citation.json"}</w:instrText>
      </w:r>
      <w:r w:rsidR="00681595" w:rsidRPr="00A37C5E">
        <w:rPr>
          <w:rFonts w:ascii="Times New Roman" w:hAnsi="Times New Roman" w:cs="Times New Roman"/>
          <w:sz w:val="24"/>
          <w:szCs w:val="24"/>
          <w:lang w:bidi="ar-SA"/>
        </w:rPr>
        <w:fldChar w:fldCharType="separate"/>
      </w:r>
      <w:r w:rsidR="00681595" w:rsidRPr="00A37C5E">
        <w:rPr>
          <w:rFonts w:ascii="Times New Roman" w:hAnsi="Times New Roman" w:cs="Times New Roman"/>
          <w:noProof/>
          <w:sz w:val="24"/>
          <w:szCs w:val="24"/>
          <w:lang w:bidi="ar-SA"/>
        </w:rPr>
        <w:t xml:space="preserve">(Abdul Ameer </w:t>
      </w:r>
      <w:r w:rsidR="00681595" w:rsidRPr="00A37C5E">
        <w:rPr>
          <w:rFonts w:ascii="Times New Roman" w:hAnsi="Times New Roman" w:cs="Times New Roman"/>
          <w:i/>
          <w:noProof/>
          <w:sz w:val="24"/>
          <w:szCs w:val="24"/>
          <w:lang w:bidi="ar-SA"/>
        </w:rPr>
        <w:t>et al.</w:t>
      </w:r>
      <w:r w:rsidR="00681595" w:rsidRPr="00A37C5E">
        <w:rPr>
          <w:rFonts w:ascii="Times New Roman" w:hAnsi="Times New Roman" w:cs="Times New Roman"/>
          <w:noProof/>
          <w:sz w:val="24"/>
          <w:szCs w:val="24"/>
          <w:lang w:bidi="ar-SA"/>
        </w:rPr>
        <w:t>, 2023)</w:t>
      </w:r>
      <w:r w:rsidR="00681595" w:rsidRPr="00A37C5E">
        <w:rPr>
          <w:rFonts w:ascii="Times New Roman" w:hAnsi="Times New Roman" w:cs="Times New Roman"/>
          <w:sz w:val="24"/>
          <w:szCs w:val="24"/>
          <w:lang w:bidi="ar-SA"/>
        </w:rPr>
        <w:fldChar w:fldCharType="end"/>
      </w:r>
      <w:r w:rsidR="00681595" w:rsidRPr="00A37C5E">
        <w:rPr>
          <w:rFonts w:ascii="Times New Roman" w:hAnsi="Times New Roman" w:cs="Times New Roman"/>
          <w:sz w:val="24"/>
          <w:szCs w:val="24"/>
          <w:lang w:bidi="ar-SA"/>
        </w:rPr>
        <w:t xml:space="preserve">, </w:t>
      </w:r>
      <w:r w:rsidR="00524B7F" w:rsidRPr="00A37C5E">
        <w:rPr>
          <w:rFonts w:ascii="Times New Roman" w:hAnsi="Times New Roman" w:cs="Times New Roman"/>
          <w:sz w:val="24"/>
          <w:szCs w:val="24"/>
          <w:lang w:bidi="ar-SA"/>
        </w:rPr>
        <w:t>offered a way to do sentiment analysis using a CNN with the IMDB dataset, employing GloVe and Word2Vec. The testing results showed that their CNN technique achieved an accuracy of 89.8 percent, which was higher than the then-gold standard models, GloVe and Word2Vec.</w:t>
      </w:r>
      <w:r w:rsidR="00681595" w:rsidRPr="00A37C5E">
        <w:rPr>
          <w:rFonts w:ascii="Times New Roman" w:hAnsi="Times New Roman" w:cs="Times New Roman"/>
          <w:sz w:val="24"/>
          <w:szCs w:val="24"/>
          <w:lang w:bidi="ar-SA"/>
        </w:rPr>
        <w:t> </w:t>
      </w:r>
    </w:p>
    <w:p w14:paraId="692D09B8" w14:textId="5BAA99C2" w:rsidR="00F4090C" w:rsidRPr="00A37C5E" w:rsidRDefault="00860E48"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T</w:t>
      </w:r>
      <w:r w:rsidR="00F4090C" w:rsidRPr="00A37C5E">
        <w:rPr>
          <w:rFonts w:ascii="Times New Roman" w:hAnsi="Times New Roman" w:cs="Times New Roman"/>
          <w:sz w:val="24"/>
          <w:szCs w:val="24"/>
          <w:lang w:bidi="ar-SA"/>
        </w:rPr>
        <w:t xml:space="preserve">his </w:t>
      </w:r>
      <w:r w:rsidR="00DE2840" w:rsidRPr="00A37C5E">
        <w:rPr>
          <w:rFonts w:ascii="Times New Roman" w:hAnsi="Times New Roman" w:cs="Times New Roman"/>
          <w:sz w:val="24"/>
          <w:szCs w:val="24"/>
          <w:lang w:bidi="ar-SA"/>
        </w:rPr>
        <w:t>study</w:t>
      </w:r>
      <w:r w:rsidR="00604625"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t xml:space="preserve">done </w:t>
      </w:r>
      <w:r w:rsidR="00604625" w:rsidRPr="00A37C5E">
        <w:rPr>
          <w:rFonts w:ascii="Times New Roman" w:hAnsi="Times New Roman" w:cs="Times New Roman"/>
          <w:sz w:val="24"/>
          <w:szCs w:val="24"/>
          <w:lang w:bidi="ar-SA"/>
        </w:rPr>
        <w:t>by</w:t>
      </w:r>
      <w:r w:rsidR="00F4090C" w:rsidRPr="00A37C5E">
        <w:rPr>
          <w:rFonts w:ascii="Times New Roman" w:hAnsi="Times New Roman" w:cs="Times New Roman"/>
          <w:sz w:val="24"/>
          <w:szCs w:val="24"/>
          <w:lang w:bidi="ar-SA"/>
        </w:rPr>
        <w:t xml:space="preserve"> </w:t>
      </w:r>
      <w:r w:rsidR="00F4090C"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AIDE57180.2022.10060044","ISBN":"9781665493048","abstract":"An abundance of product reviews and opinions is being produced every day across the internet and other media. Sentiment analysis analyzes those data and classifies them as positive or negative. In this paper, a classification model is proposed for n-gram sentiment analysis using BERT. Specifically, the large IMDB movie review dataset is used that contains 50K instances. This dataset is tokenized and encoded into unigrams, bigrams, and trigrams and their combinations such as unigram and bigram, bigram and trigram, and unigram, bigram, and trigram. The proposed BERT model employs on these extracted features. Then, this model is evaluated using the F1 score and its micro, macro, and weighted-average scores. The model shows comparable results to state-of-the-art methods for all n-gram features. In particular, the model achieves 94.64% highest accuracy for the combination of bigram and trigram features, and 94.68% unigram, bigram, and trigram features than other n-gram features.","author":[{"dropping-particle":"","family":"Trueman","given":"Tina Esther","non-dropping-particle":"","parse-names":false,"suffix":""},{"dropping-particle":"","family":"Jayaraman","given":"Ashok Kumar","non-dropping-particle":"","parse-names":false,"suffix":""},{"dropping-particle":"","family":"Cambria","given":"Erik","non-dropping-particle":"","parse-names":false,"suffix":""},{"dropping-particle":"","family":"Ananthakrishnan","given":"Gayathri","non-dropping-particle":"","parse-names":false,"suffix":""},{"dropping-particle":"","family":"Mitra","given":"Satanik","non-dropping-particle":"","parse-names":false,"suffix":""}],"container-title":"International Conference on Artificial Intelligence and Data Engineering, AIDE 2022","id":"ITEM-1","issued":{"date-parts":[["2022"]]},"title":"An N-gram-Based BERT model for Sentiment Classification Using Movie Reviews","type":"paper-conference"},"uris":["http://www.mendeley.com/documents/?uuid=676a7c34-3ddb-4a22-9fb7-c6235a1de22e","http://www.mendeley.com/documents/?uuid=17401ecd-47ac-465d-9deb-cffae4b21e4c","http://www.mendeley.com/documents/?uuid=61a5989d-42b4-4dd3-a43c-c061af3f9ce9"]}],"mendeley":{"formattedCitation":"(Trueman &lt;i&gt;et al.&lt;/i&gt;, 2022)","plainTextFormattedCitation":"(Trueman et al., 2022)","previouslyFormattedCitation":"(Trueman &lt;i&gt;et al.&lt;/i&gt;, 2022)"},"properties":{"noteIndex":0},"schema":"https://github.com/citation-style-language/schema/raw/master/csl-citation.json"}</w:instrText>
      </w:r>
      <w:r w:rsidR="00F4090C" w:rsidRPr="00A37C5E">
        <w:rPr>
          <w:rFonts w:ascii="Times New Roman" w:hAnsi="Times New Roman" w:cs="Times New Roman"/>
          <w:sz w:val="24"/>
          <w:szCs w:val="24"/>
          <w:lang w:bidi="ar-SA"/>
        </w:rPr>
        <w:fldChar w:fldCharType="separate"/>
      </w:r>
      <w:r w:rsidR="00F4090C" w:rsidRPr="00A37C5E">
        <w:rPr>
          <w:rFonts w:ascii="Times New Roman" w:hAnsi="Times New Roman" w:cs="Times New Roman"/>
          <w:noProof/>
          <w:sz w:val="24"/>
          <w:szCs w:val="24"/>
          <w:lang w:bidi="ar-SA"/>
        </w:rPr>
        <w:t xml:space="preserve">(Trueman </w:t>
      </w:r>
      <w:r w:rsidR="00F4090C" w:rsidRPr="00A37C5E">
        <w:rPr>
          <w:rFonts w:ascii="Times New Roman" w:hAnsi="Times New Roman" w:cs="Times New Roman"/>
          <w:i/>
          <w:noProof/>
          <w:sz w:val="24"/>
          <w:szCs w:val="24"/>
          <w:lang w:bidi="ar-SA"/>
        </w:rPr>
        <w:t>et al.</w:t>
      </w:r>
      <w:r w:rsidR="00F4090C" w:rsidRPr="00A37C5E">
        <w:rPr>
          <w:rFonts w:ascii="Times New Roman" w:hAnsi="Times New Roman" w:cs="Times New Roman"/>
          <w:noProof/>
          <w:sz w:val="24"/>
          <w:szCs w:val="24"/>
          <w:lang w:bidi="ar-SA"/>
        </w:rPr>
        <w:t>, 2022)</w:t>
      </w:r>
      <w:r w:rsidR="00F4090C" w:rsidRPr="00A37C5E">
        <w:rPr>
          <w:rFonts w:ascii="Times New Roman" w:hAnsi="Times New Roman" w:cs="Times New Roman"/>
          <w:sz w:val="24"/>
          <w:szCs w:val="24"/>
          <w:lang w:bidi="ar-SA"/>
        </w:rPr>
        <w:fldChar w:fldCharType="end"/>
      </w:r>
      <w:r w:rsidR="00F4090C" w:rsidRPr="00A37C5E">
        <w:rPr>
          <w:rFonts w:ascii="Times New Roman" w:hAnsi="Times New Roman" w:cs="Times New Roman"/>
          <w:sz w:val="24"/>
          <w:szCs w:val="24"/>
          <w:lang w:bidi="ar-SA"/>
        </w:rPr>
        <w:t>,</w:t>
      </w:r>
      <w:r w:rsidRPr="00A37C5E">
        <w:rPr>
          <w:rFonts w:ascii="Times New Roman" w:hAnsi="Times New Roman" w:cs="Times New Roman"/>
          <w:sz w:val="24"/>
          <w:szCs w:val="24"/>
          <w:lang w:bidi="ar-SA"/>
        </w:rPr>
        <w:t xml:space="preserve"> </w:t>
      </w:r>
      <w:r w:rsidR="00D0119F" w:rsidRPr="00A37C5E">
        <w:rPr>
          <w:rFonts w:ascii="Times New Roman" w:hAnsi="Times New Roman" w:cs="Times New Roman"/>
          <w:sz w:val="24"/>
          <w:szCs w:val="24"/>
          <w:lang w:bidi="ar-SA"/>
        </w:rPr>
        <w:t xml:space="preserve">recommended a BERT-based classification model for n-gram sentiment analysis. In particular, the massive IMDB movie review dataset is used, which includes fifty thousand examples. The dataset has been tokenised and encoded into several forms of shorthand notation, including unigrams, bigrams, trigrams, and combinations thereof. These retrieved characteristics were subjected to the suggested BERT model. The F1 score as well as its micro, macro, and weighted-average scores are then used to assess this model. For every n-gram feature, the model's performance is on par with the most advanced techniques. </w:t>
      </w:r>
      <w:r w:rsidR="00524B7F" w:rsidRPr="00A37C5E">
        <w:rPr>
          <w:rFonts w:ascii="Times New Roman" w:hAnsi="Times New Roman" w:cs="Times New Roman"/>
          <w:sz w:val="24"/>
          <w:szCs w:val="24"/>
          <w:lang w:bidi="ar-SA"/>
        </w:rPr>
        <w:t>By way of example, the model outperforms other n-gram features when employing a mix of bigram and trigram features (94.64% accuracy), and when utilising unigram, bigram, and trigram features (94.68% accuracy).</w:t>
      </w:r>
    </w:p>
    <w:p w14:paraId="538A128D" w14:textId="1F2BD9E7" w:rsidR="00F4090C" w:rsidRPr="00A37C5E" w:rsidRDefault="002E75B3" w:rsidP="00A37C5E">
      <w:pPr>
        <w:spacing w:line="360" w:lineRule="auto"/>
        <w:jc w:val="both"/>
        <w:rPr>
          <w:rFonts w:ascii="Times New Roman" w:hAnsi="Times New Roman" w:cs="Times New Roman"/>
          <w:sz w:val="24"/>
          <w:szCs w:val="24"/>
          <w:lang w:bidi="ar-SA"/>
        </w:rPr>
      </w:pPr>
      <w:r w:rsidRPr="00A37C5E">
        <w:rPr>
          <w:rFonts w:ascii="Times New Roman" w:hAnsi="Times New Roman" w:cs="Times New Roman"/>
          <w:sz w:val="24"/>
          <w:szCs w:val="24"/>
          <w:lang w:bidi="ar-SA"/>
        </w:rPr>
        <w:t xml:space="preserve">In this </w:t>
      </w:r>
      <w:r w:rsidR="00DE2840" w:rsidRPr="00A37C5E">
        <w:rPr>
          <w:rFonts w:ascii="Times New Roman" w:hAnsi="Times New Roman" w:cs="Times New Roman"/>
          <w:sz w:val="24"/>
          <w:szCs w:val="24"/>
          <w:lang w:bidi="ar-SA"/>
        </w:rPr>
        <w:t>research</w:t>
      </w:r>
      <w:r w:rsidRPr="00A37C5E">
        <w:rPr>
          <w:rFonts w:ascii="Times New Roman" w:hAnsi="Times New Roman" w:cs="Times New Roman"/>
          <w:sz w:val="24"/>
          <w:szCs w:val="24"/>
          <w:lang w:bidi="ar-SA"/>
        </w:rPr>
        <w:t xml:space="preserve"> </w:t>
      </w:r>
      <w:r w:rsidRPr="00A37C5E">
        <w:rPr>
          <w:rFonts w:ascii="Times New Roman" w:hAnsi="Times New Roman" w:cs="Times New Roman"/>
          <w:sz w:val="24"/>
          <w:szCs w:val="24"/>
          <w:lang w:bidi="ar-SA"/>
        </w:rPr>
        <w:fldChar w:fldCharType="begin" w:fldLock="1"/>
      </w:r>
      <w:r w:rsidR="00A37C5E">
        <w:rPr>
          <w:rFonts w:ascii="Times New Roman" w:hAnsi="Times New Roman" w:cs="Times New Roman"/>
          <w:sz w:val="24"/>
          <w:szCs w:val="24"/>
          <w:lang w:bidi="ar-SA"/>
        </w:rPr>
        <w:instrText>ADDIN CSL_CITATION {"citationItems":[{"id":"ITEM-1","itemData":{"DOI":"10.1109/ISM46123.2019.00075","ISBN":"9781728156064","abstract":"Sentiment analysis has an important role in social media monitoring as it extracts public opinions, emotions, and feelings about certain products or services. There are several publications in building a system to identify opinions from text using rule-based approach, lexicon-based approach, or machine learning. In this paper, we propose and compare several deep learning models to solve sentiment analysis problem of the Internet Movie Database (IMDb) review sentiment dataset. The feature extractor consists of a convolutional layer, followed by a max pooling layer and a batch normalization layer. To solve the vanishing gradient problem, we use a residual connection to concatenate the input values with the extracted features before feeding the output into a recurrent layer. Our best model has an accuracy of 90.02%.","author":[{"dropping-particle":"","family":"Thinh","given":"Nguyen Khai","non-dropping-particle":"","parse-names":false,"suffix":""},{"dropping-particle":"","family":"Nga","given":"Cao Hong","non-dropping-particle":"","parse-names":false,"suffix":""},{"dropping-particle":"","family":"Lee","given":"Yuan Shan","non-dropping-particle":"","parse-names":false,"suffix":""},{"dropping-particle":"","family":"Wu","given":"Meng Lun","non-dropping-particle":"","parse-names":false,"suffix":""},{"dropping-particle":"","family":"Chang","given":"Pao Chi","non-dropping-particle":"","parse-names":false,"suffix":""},{"dropping-particle":"","family":"Wang","given":"Jia Ching","non-dropping-particle":"","parse-names":false,"suffix":""}],"container-title":"Proceedings - 2019 IEEE International Symposium on Multimedia, ISM 2019","id":"ITEM-1","issued":{"date-parts":[["2019"]]},"title":"Sentiment Analysis Using Residual Learning with Simplified CNN Extractor","type":"paper-conference"},"uris":["http://www.mendeley.com/documents/?uuid=b4b21ad1-2845-41bd-8648-39e2ab358ffe","http://www.mendeley.com/documents/?uuid=9f388f98-3edd-4900-994c-ae3f9ecc892e","http://www.mendeley.com/documents/?uuid=b229e666-2b75-4d4a-91b5-b2a635333379"]}],"mendeley":{"formattedCitation":"(Thinh &lt;i&gt;et al.&lt;/i&gt;, 2019)","plainTextFormattedCitation":"(Thinh et al., 2019)","previouslyFormattedCitation":"(Thinh &lt;i&gt;et al.&lt;/i&gt;, 2019)"},"properties":{"noteIndex":0},"schema":"https://github.com/citation-style-language/schema/raw/master/csl-citation.json"}</w:instrText>
      </w:r>
      <w:r w:rsidRPr="00A37C5E">
        <w:rPr>
          <w:rFonts w:ascii="Times New Roman" w:hAnsi="Times New Roman" w:cs="Times New Roman"/>
          <w:sz w:val="24"/>
          <w:szCs w:val="24"/>
          <w:lang w:bidi="ar-SA"/>
        </w:rPr>
        <w:fldChar w:fldCharType="separate"/>
      </w:r>
      <w:r w:rsidRPr="00A37C5E">
        <w:rPr>
          <w:rFonts w:ascii="Times New Roman" w:hAnsi="Times New Roman" w:cs="Times New Roman"/>
          <w:noProof/>
          <w:sz w:val="24"/>
          <w:szCs w:val="24"/>
          <w:lang w:bidi="ar-SA"/>
        </w:rPr>
        <w:t xml:space="preserve">(Thinh </w:t>
      </w:r>
      <w:r w:rsidRPr="00A37C5E">
        <w:rPr>
          <w:rFonts w:ascii="Times New Roman" w:hAnsi="Times New Roman" w:cs="Times New Roman"/>
          <w:i/>
          <w:noProof/>
          <w:sz w:val="24"/>
          <w:szCs w:val="24"/>
          <w:lang w:bidi="ar-SA"/>
        </w:rPr>
        <w:t>et al.</w:t>
      </w:r>
      <w:r w:rsidRPr="00A37C5E">
        <w:rPr>
          <w:rFonts w:ascii="Times New Roman" w:hAnsi="Times New Roman" w:cs="Times New Roman"/>
          <w:noProof/>
          <w:sz w:val="24"/>
          <w:szCs w:val="24"/>
          <w:lang w:bidi="ar-SA"/>
        </w:rPr>
        <w:t>, 2019)</w:t>
      </w:r>
      <w:r w:rsidRPr="00A37C5E">
        <w:rPr>
          <w:rFonts w:ascii="Times New Roman" w:hAnsi="Times New Roman" w:cs="Times New Roman"/>
          <w:sz w:val="24"/>
          <w:szCs w:val="24"/>
          <w:lang w:bidi="ar-SA"/>
        </w:rPr>
        <w:fldChar w:fldCharType="end"/>
      </w:r>
      <w:r w:rsidRPr="00A37C5E">
        <w:rPr>
          <w:rFonts w:ascii="Times New Roman" w:hAnsi="Times New Roman" w:cs="Times New Roman"/>
          <w:sz w:val="24"/>
          <w:szCs w:val="24"/>
          <w:lang w:bidi="ar-SA"/>
        </w:rPr>
        <w:t xml:space="preserve">, </w:t>
      </w:r>
      <w:r w:rsidR="00CC3D06" w:rsidRPr="00A37C5E">
        <w:rPr>
          <w:rFonts w:ascii="Times New Roman" w:hAnsi="Times New Roman" w:cs="Times New Roman"/>
          <w:sz w:val="24"/>
          <w:szCs w:val="24"/>
          <w:lang w:bidi="ar-SA"/>
        </w:rPr>
        <w:t xml:space="preserve">evaluated the proposed sentiment analysis challenge for DL from the IMDb review sentiment dataset. The most important of them include convolutional layers, max pooling, and batch normalisation. </w:t>
      </w:r>
      <w:r w:rsidR="00D0119F" w:rsidRPr="00A37C5E">
        <w:rPr>
          <w:rFonts w:ascii="Times New Roman" w:hAnsi="Times New Roman" w:cs="Times New Roman"/>
          <w:sz w:val="24"/>
          <w:szCs w:val="24"/>
          <w:lang w:bidi="ar-SA"/>
        </w:rPr>
        <w:t>The vanishing gradient issue is addressed by merging the input values with the retrieved features using a residual connection, which is then fed into a recurrent layer. 90.02% accuracy is achieved by their top model.</w:t>
      </w:r>
    </w:p>
    <w:p w14:paraId="7DECDDE4" w14:textId="71C4BD93" w:rsidR="00223998" w:rsidRPr="00A37C5E" w:rsidRDefault="00502074" w:rsidP="00A37C5E">
      <w:pPr>
        <w:pStyle w:val="Heading2"/>
      </w:pPr>
      <w:r w:rsidRPr="00A37C5E">
        <w:t>Research Gap</w:t>
      </w:r>
    </w:p>
    <w:p w14:paraId="1CD646B1" w14:textId="24CF51BB" w:rsidR="00703382" w:rsidRPr="00A37C5E" w:rsidRDefault="00703382" w:rsidP="00A37C5E">
      <w:pPr>
        <w:spacing w:line="360" w:lineRule="auto"/>
        <w:jc w:val="both"/>
        <w:rPr>
          <w:rFonts w:ascii="Times New Roman" w:hAnsi="Times New Roman" w:cs="Times New Roman"/>
          <w:sz w:val="24"/>
          <w:szCs w:val="24"/>
          <w:lang w:val="en-US" w:bidi="ar-SA"/>
        </w:rPr>
      </w:pPr>
      <w:r w:rsidRPr="00A37C5E">
        <w:rPr>
          <w:rFonts w:ascii="Times New Roman" w:hAnsi="Times New Roman" w:cs="Times New Roman"/>
          <w:sz w:val="24"/>
          <w:szCs w:val="24"/>
          <w:lang w:val="en-US" w:bidi="ar-SA"/>
        </w:rPr>
        <w:t>Although recent years have seen great progress in sentiment analysis using ML and other DL models, there are still some research gaps. Current studies are actively searching for the best way to improve separate classifiers or us</w:t>
      </w:r>
      <w:r w:rsidR="00860E48" w:rsidRPr="00A37C5E">
        <w:rPr>
          <w:rFonts w:ascii="Times New Roman" w:hAnsi="Times New Roman" w:cs="Times New Roman"/>
          <w:sz w:val="24"/>
          <w:szCs w:val="24"/>
          <w:lang w:val="en-US" w:bidi="ar-SA"/>
        </w:rPr>
        <w:t>e</w:t>
      </w:r>
      <w:r w:rsidRPr="00A37C5E">
        <w:rPr>
          <w:rFonts w:ascii="Times New Roman" w:hAnsi="Times New Roman" w:cs="Times New Roman"/>
          <w:sz w:val="24"/>
          <w:szCs w:val="24"/>
          <w:lang w:val="en-US" w:bidi="ar-SA"/>
        </w:rPr>
        <w:t xml:space="preserve"> their connection to improve the performance on certain dataset</w:t>
      </w:r>
      <w:r w:rsidR="00860E48" w:rsidRPr="00A37C5E">
        <w:rPr>
          <w:rFonts w:ascii="Times New Roman" w:hAnsi="Times New Roman" w:cs="Times New Roman"/>
          <w:sz w:val="24"/>
          <w:szCs w:val="24"/>
          <w:lang w:val="en-US" w:bidi="ar-SA"/>
        </w:rPr>
        <w:t>s</w:t>
      </w:r>
      <w:r w:rsidRPr="00A37C5E">
        <w:rPr>
          <w:rFonts w:ascii="Times New Roman" w:hAnsi="Times New Roman" w:cs="Times New Roman"/>
          <w:sz w:val="24"/>
          <w:szCs w:val="24"/>
          <w:lang w:val="en-US" w:bidi="ar-SA"/>
        </w:rPr>
        <w:t xml:space="preserve"> such as IMD</w:t>
      </w:r>
      <w:r w:rsidR="00DE2840" w:rsidRPr="00A37C5E">
        <w:rPr>
          <w:rFonts w:ascii="Times New Roman" w:hAnsi="Times New Roman" w:cs="Times New Roman"/>
          <w:sz w:val="24"/>
          <w:szCs w:val="24"/>
          <w:lang w:val="en-US" w:bidi="ar-SA"/>
        </w:rPr>
        <w:t>B</w:t>
      </w:r>
      <w:r w:rsidRPr="00A37C5E">
        <w:rPr>
          <w:rFonts w:ascii="Times New Roman" w:hAnsi="Times New Roman" w:cs="Times New Roman"/>
          <w:sz w:val="24"/>
          <w:szCs w:val="24"/>
          <w:lang w:val="en-US" w:bidi="ar-SA"/>
        </w:rPr>
        <w:t xml:space="preserve">. In general, while there is extensive work on the use of individual architectures such as CNN, LSTM, GRU, and transformer, how best to integrate them in a way that maximizes the accuracy, robustness and scalability of the model of interest is not well explored. Furthermore, despite fine performance of models such as BERT and </w:t>
      </w:r>
      <w:proofErr w:type="spellStart"/>
      <w:r w:rsidRPr="00A37C5E">
        <w:rPr>
          <w:rFonts w:ascii="Times New Roman" w:hAnsi="Times New Roman" w:cs="Times New Roman"/>
          <w:sz w:val="24"/>
          <w:szCs w:val="24"/>
          <w:lang w:val="en-US" w:bidi="ar-SA"/>
        </w:rPr>
        <w:t>RoBERTa</w:t>
      </w:r>
      <w:proofErr w:type="spellEnd"/>
      <w:r w:rsidRPr="00A37C5E">
        <w:rPr>
          <w:rFonts w:ascii="Times New Roman" w:hAnsi="Times New Roman" w:cs="Times New Roman"/>
          <w:sz w:val="24"/>
          <w:szCs w:val="24"/>
          <w:lang w:val="en-US" w:bidi="ar-SA"/>
        </w:rPr>
        <w:t xml:space="preserve"> certain issues remain unresolved, for instance, lack of the incorporation of explainable AI (XAI) investiga</w:t>
      </w:r>
      <w:r w:rsidR="00FB2477" w:rsidRPr="00A37C5E">
        <w:rPr>
          <w:rFonts w:ascii="Times New Roman" w:hAnsi="Times New Roman" w:cs="Times New Roman"/>
          <w:sz w:val="24"/>
          <w:szCs w:val="24"/>
          <w:lang w:val="en-US" w:bidi="ar-SA"/>
        </w:rPr>
        <w:t>tio</w:t>
      </w:r>
      <w:r w:rsidRPr="00A37C5E">
        <w:rPr>
          <w:rFonts w:ascii="Times New Roman" w:hAnsi="Times New Roman" w:cs="Times New Roman"/>
          <w:sz w:val="24"/>
          <w:szCs w:val="24"/>
          <w:lang w:val="en-US" w:bidi="ar-SA"/>
        </w:rPr>
        <w:t>n.</w:t>
      </w:r>
      <w:r w:rsidR="00FB2477" w:rsidRPr="00A37C5E">
        <w:rPr>
          <w:rFonts w:ascii="Times New Roman" w:hAnsi="Times New Roman" w:cs="Times New Roman"/>
          <w:sz w:val="24"/>
          <w:szCs w:val="24"/>
          <w:lang w:val="en-US" w:bidi="ar-SA"/>
        </w:rPr>
        <w:t xml:space="preserve"> T</w:t>
      </w:r>
      <w:r w:rsidRPr="00A37C5E">
        <w:rPr>
          <w:rFonts w:ascii="Times New Roman" w:hAnsi="Times New Roman" w:cs="Times New Roman"/>
          <w:sz w:val="24"/>
          <w:szCs w:val="24"/>
          <w:lang w:val="en-US" w:bidi="ar-SA"/>
        </w:rPr>
        <w:t xml:space="preserve">here is also evidence of bias in sentiment classification that is not fully expounded. However, the general resilience of models to adversarial assaults, the viability of </w:t>
      </w:r>
      <w:r w:rsidRPr="00A37C5E">
        <w:rPr>
          <w:rFonts w:ascii="Times New Roman" w:hAnsi="Times New Roman" w:cs="Times New Roman"/>
          <w:sz w:val="24"/>
          <w:szCs w:val="24"/>
          <w:lang w:val="en-US" w:bidi="ar-SA"/>
        </w:rPr>
        <w:lastRenderedPageBreak/>
        <w:t>adversarial training in terms of speed for real-time implementations, and the real-world concerns of model deployment, includ</w:t>
      </w:r>
      <w:r w:rsidR="00860E48" w:rsidRPr="00A37C5E">
        <w:rPr>
          <w:rFonts w:ascii="Times New Roman" w:hAnsi="Times New Roman" w:cs="Times New Roman"/>
          <w:sz w:val="24"/>
          <w:szCs w:val="24"/>
          <w:lang w:val="en-US" w:bidi="ar-SA"/>
        </w:rPr>
        <w:t>ing</w:t>
      </w:r>
      <w:r w:rsidRPr="00A37C5E">
        <w:rPr>
          <w:rFonts w:ascii="Times New Roman" w:hAnsi="Times New Roman" w:cs="Times New Roman"/>
          <w:sz w:val="24"/>
          <w:szCs w:val="24"/>
          <w:lang w:val="en-US" w:bidi="ar-SA"/>
        </w:rPr>
        <w:t xml:space="preserve"> its versatility and stability, remain important research questions. Despite the promise shown by the use of different languages, such as Urdu in sentiment analysis, there is still very limited research on applying such models to different languages and cultures. Moreover, while recent work focuses on training stability and vanishing gradients, there is more to be explored and done concerning those issues in hybrid models as well as in the practical application of AI-driven sentiment analysis with the integration of large language models (LLMs) to fill the gap between conventional methods and </w:t>
      </w:r>
      <w:r w:rsidR="00DE2840" w:rsidRPr="00A37C5E">
        <w:rPr>
          <w:rFonts w:ascii="Times New Roman" w:hAnsi="Times New Roman" w:cs="Times New Roman"/>
          <w:sz w:val="24"/>
          <w:szCs w:val="24"/>
          <w:lang w:val="en-US" w:bidi="ar-SA"/>
        </w:rPr>
        <w:t>advance</w:t>
      </w:r>
      <w:r w:rsidRPr="00A37C5E">
        <w:rPr>
          <w:rFonts w:ascii="Times New Roman" w:hAnsi="Times New Roman" w:cs="Times New Roman"/>
          <w:sz w:val="24"/>
          <w:szCs w:val="24"/>
          <w:lang w:val="en-US" w:bidi="ar-SA"/>
        </w:rPr>
        <w:t xml:space="preserve"> AI methods.</w:t>
      </w:r>
    </w:p>
    <w:p w14:paraId="1EFCB83C" w14:textId="77777777" w:rsidR="00860E48" w:rsidRPr="00A37C5E" w:rsidRDefault="00860E48" w:rsidP="00A37C5E">
      <w:pPr>
        <w:spacing w:line="360" w:lineRule="auto"/>
        <w:jc w:val="both"/>
        <w:rPr>
          <w:rFonts w:ascii="Times New Roman" w:hAnsi="Times New Roman" w:cs="Times New Roman"/>
          <w:sz w:val="24"/>
          <w:szCs w:val="24"/>
          <w:lang w:val="en-US" w:bidi="ar-SA"/>
        </w:rPr>
      </w:pPr>
    </w:p>
    <w:p w14:paraId="6CBE30FB" w14:textId="77777777" w:rsidR="00860E48" w:rsidRPr="00A37C5E" w:rsidRDefault="00860E48" w:rsidP="00A37C5E">
      <w:pPr>
        <w:spacing w:line="360" w:lineRule="auto"/>
        <w:jc w:val="both"/>
        <w:rPr>
          <w:rFonts w:ascii="Times New Roman" w:hAnsi="Times New Roman" w:cs="Times New Roman"/>
          <w:sz w:val="24"/>
          <w:szCs w:val="24"/>
          <w:lang w:val="en-US" w:bidi="ar-SA"/>
        </w:rPr>
      </w:pPr>
    </w:p>
    <w:p w14:paraId="19E3E879" w14:textId="77777777" w:rsidR="00860E48" w:rsidRPr="00A37C5E" w:rsidRDefault="00860E48" w:rsidP="00A37C5E">
      <w:pPr>
        <w:spacing w:line="360" w:lineRule="auto"/>
        <w:jc w:val="both"/>
        <w:rPr>
          <w:rFonts w:ascii="Times New Roman" w:hAnsi="Times New Roman" w:cs="Times New Roman"/>
          <w:sz w:val="24"/>
          <w:szCs w:val="24"/>
          <w:lang w:val="en-US" w:bidi="ar-SA"/>
        </w:rPr>
      </w:pPr>
    </w:p>
    <w:p w14:paraId="3AB17442" w14:textId="77777777" w:rsidR="00860E48" w:rsidRPr="00A37C5E" w:rsidRDefault="00860E48" w:rsidP="00A37C5E">
      <w:pPr>
        <w:spacing w:line="360" w:lineRule="auto"/>
        <w:jc w:val="both"/>
        <w:rPr>
          <w:rFonts w:ascii="Times New Roman" w:hAnsi="Times New Roman" w:cs="Times New Roman"/>
          <w:sz w:val="24"/>
          <w:szCs w:val="24"/>
          <w:lang w:val="en-US" w:bidi="ar-SA"/>
        </w:rPr>
      </w:pPr>
    </w:p>
    <w:p w14:paraId="775236A3" w14:textId="1125CE7A" w:rsidR="00860E48" w:rsidRDefault="00860E48" w:rsidP="00A37C5E">
      <w:pPr>
        <w:spacing w:line="360" w:lineRule="auto"/>
        <w:jc w:val="both"/>
        <w:rPr>
          <w:rFonts w:ascii="Times New Roman" w:hAnsi="Times New Roman" w:cs="Times New Roman"/>
          <w:sz w:val="24"/>
          <w:szCs w:val="24"/>
          <w:lang w:val="en-US" w:bidi="ar-SA"/>
        </w:rPr>
      </w:pPr>
    </w:p>
    <w:p w14:paraId="726EC92D" w14:textId="1F28BFA8" w:rsidR="00A37C5E" w:rsidRDefault="00A37C5E" w:rsidP="00A37C5E">
      <w:pPr>
        <w:spacing w:line="360" w:lineRule="auto"/>
        <w:jc w:val="both"/>
        <w:rPr>
          <w:rFonts w:ascii="Times New Roman" w:hAnsi="Times New Roman" w:cs="Times New Roman"/>
          <w:sz w:val="24"/>
          <w:szCs w:val="24"/>
          <w:lang w:val="en-US" w:bidi="ar-SA"/>
        </w:rPr>
      </w:pPr>
    </w:p>
    <w:p w14:paraId="794D50B1" w14:textId="261D8D24" w:rsidR="00A37C5E" w:rsidRDefault="00A37C5E" w:rsidP="00A37C5E">
      <w:pPr>
        <w:spacing w:line="360" w:lineRule="auto"/>
        <w:jc w:val="both"/>
        <w:rPr>
          <w:rFonts w:ascii="Times New Roman" w:hAnsi="Times New Roman" w:cs="Times New Roman"/>
          <w:sz w:val="24"/>
          <w:szCs w:val="24"/>
          <w:lang w:val="en-US" w:bidi="ar-SA"/>
        </w:rPr>
      </w:pPr>
    </w:p>
    <w:p w14:paraId="56BC54DA" w14:textId="12100092" w:rsidR="00A37C5E" w:rsidRDefault="00A37C5E" w:rsidP="00A37C5E">
      <w:pPr>
        <w:spacing w:line="360" w:lineRule="auto"/>
        <w:jc w:val="both"/>
        <w:rPr>
          <w:rFonts w:ascii="Times New Roman" w:hAnsi="Times New Roman" w:cs="Times New Roman"/>
          <w:sz w:val="24"/>
          <w:szCs w:val="24"/>
          <w:lang w:val="en-US" w:bidi="ar-SA"/>
        </w:rPr>
      </w:pPr>
    </w:p>
    <w:p w14:paraId="0AF29E8F" w14:textId="18B98C4C" w:rsidR="00A37C5E" w:rsidRDefault="00A37C5E" w:rsidP="00A37C5E">
      <w:pPr>
        <w:spacing w:line="360" w:lineRule="auto"/>
        <w:jc w:val="both"/>
        <w:rPr>
          <w:rFonts w:ascii="Times New Roman" w:hAnsi="Times New Roman" w:cs="Times New Roman"/>
          <w:sz w:val="24"/>
          <w:szCs w:val="24"/>
          <w:lang w:val="en-US" w:bidi="ar-SA"/>
        </w:rPr>
      </w:pPr>
    </w:p>
    <w:p w14:paraId="214809DE" w14:textId="63AF3D59" w:rsidR="00A37C5E" w:rsidRDefault="00A37C5E" w:rsidP="00A37C5E">
      <w:pPr>
        <w:spacing w:line="360" w:lineRule="auto"/>
        <w:jc w:val="both"/>
        <w:rPr>
          <w:rFonts w:ascii="Times New Roman" w:hAnsi="Times New Roman" w:cs="Times New Roman"/>
          <w:sz w:val="24"/>
          <w:szCs w:val="24"/>
          <w:lang w:val="en-US" w:bidi="ar-SA"/>
        </w:rPr>
      </w:pPr>
    </w:p>
    <w:p w14:paraId="54D165E8" w14:textId="003F68AD" w:rsidR="00A37C5E" w:rsidRDefault="00A37C5E" w:rsidP="00A37C5E">
      <w:pPr>
        <w:spacing w:line="360" w:lineRule="auto"/>
        <w:jc w:val="both"/>
        <w:rPr>
          <w:rFonts w:ascii="Times New Roman" w:hAnsi="Times New Roman" w:cs="Times New Roman"/>
          <w:sz w:val="24"/>
          <w:szCs w:val="24"/>
          <w:lang w:val="en-US" w:bidi="ar-SA"/>
        </w:rPr>
      </w:pPr>
    </w:p>
    <w:p w14:paraId="1B9F5DD6" w14:textId="4BDF9BEE" w:rsidR="00A37C5E" w:rsidRDefault="00A37C5E" w:rsidP="00A37C5E">
      <w:pPr>
        <w:spacing w:line="360" w:lineRule="auto"/>
        <w:jc w:val="both"/>
        <w:rPr>
          <w:rFonts w:ascii="Times New Roman" w:hAnsi="Times New Roman" w:cs="Times New Roman"/>
          <w:sz w:val="24"/>
          <w:szCs w:val="24"/>
          <w:lang w:val="en-US" w:bidi="ar-SA"/>
        </w:rPr>
      </w:pPr>
    </w:p>
    <w:p w14:paraId="5C6DE2BC" w14:textId="7EA02800" w:rsidR="00A37C5E" w:rsidRDefault="00A37C5E" w:rsidP="00A37C5E">
      <w:pPr>
        <w:spacing w:line="360" w:lineRule="auto"/>
        <w:jc w:val="both"/>
        <w:rPr>
          <w:rFonts w:ascii="Times New Roman" w:hAnsi="Times New Roman" w:cs="Times New Roman"/>
          <w:sz w:val="24"/>
          <w:szCs w:val="24"/>
          <w:lang w:val="en-US" w:bidi="ar-SA"/>
        </w:rPr>
      </w:pPr>
    </w:p>
    <w:p w14:paraId="612B82CE" w14:textId="5D460DF3" w:rsidR="00A37C5E" w:rsidRDefault="00A37C5E" w:rsidP="00A37C5E">
      <w:pPr>
        <w:spacing w:line="360" w:lineRule="auto"/>
        <w:jc w:val="both"/>
        <w:rPr>
          <w:rFonts w:ascii="Times New Roman" w:hAnsi="Times New Roman" w:cs="Times New Roman"/>
          <w:sz w:val="24"/>
          <w:szCs w:val="24"/>
          <w:lang w:val="en-US" w:bidi="ar-SA"/>
        </w:rPr>
      </w:pPr>
    </w:p>
    <w:p w14:paraId="6391F971" w14:textId="721B5FE8" w:rsidR="00A37C5E" w:rsidRDefault="00A37C5E" w:rsidP="00A37C5E">
      <w:pPr>
        <w:spacing w:line="360" w:lineRule="auto"/>
        <w:jc w:val="both"/>
        <w:rPr>
          <w:rFonts w:ascii="Times New Roman" w:hAnsi="Times New Roman" w:cs="Times New Roman"/>
          <w:sz w:val="24"/>
          <w:szCs w:val="24"/>
          <w:lang w:val="en-US" w:bidi="ar-SA"/>
        </w:rPr>
      </w:pPr>
    </w:p>
    <w:p w14:paraId="1F3B2ACA" w14:textId="77777777" w:rsidR="00A37C5E" w:rsidRPr="00A37C5E" w:rsidRDefault="00A37C5E" w:rsidP="00A37C5E">
      <w:pPr>
        <w:spacing w:line="360" w:lineRule="auto"/>
        <w:jc w:val="both"/>
        <w:rPr>
          <w:rFonts w:ascii="Times New Roman" w:hAnsi="Times New Roman" w:cs="Times New Roman"/>
          <w:sz w:val="24"/>
          <w:szCs w:val="24"/>
          <w:lang w:val="en-US" w:bidi="ar-SA"/>
        </w:rPr>
      </w:pPr>
    </w:p>
    <w:p w14:paraId="5F87FA4B" w14:textId="77777777" w:rsidR="00860E48" w:rsidRPr="00A37C5E" w:rsidRDefault="00860E48" w:rsidP="00A37C5E">
      <w:pPr>
        <w:spacing w:line="360" w:lineRule="auto"/>
        <w:jc w:val="both"/>
        <w:rPr>
          <w:rFonts w:ascii="Times New Roman" w:hAnsi="Times New Roman" w:cs="Times New Roman"/>
          <w:sz w:val="24"/>
          <w:szCs w:val="24"/>
          <w:lang w:val="en-US" w:bidi="ar-SA"/>
        </w:rPr>
      </w:pPr>
    </w:p>
    <w:p w14:paraId="3468117E" w14:textId="6AF5E0D6" w:rsidR="00223998" w:rsidRPr="00A37C5E" w:rsidRDefault="00223998" w:rsidP="00A37C5E">
      <w:pPr>
        <w:pStyle w:val="Heading1"/>
      </w:pPr>
      <w:r w:rsidRPr="00A37C5E">
        <w:lastRenderedPageBreak/>
        <w:t>REFERENCES</w:t>
      </w:r>
    </w:p>
    <w:p w14:paraId="0CF68838" w14:textId="1465F8D5" w:rsidR="00A37C5E" w:rsidRPr="00A37C5E" w:rsidRDefault="00860E48"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sz w:val="24"/>
          <w:szCs w:val="24"/>
        </w:rPr>
        <w:fldChar w:fldCharType="begin" w:fldLock="1"/>
      </w:r>
      <w:r w:rsidRPr="00A37C5E">
        <w:rPr>
          <w:rFonts w:ascii="Times New Roman" w:hAnsi="Times New Roman" w:cs="Times New Roman"/>
          <w:sz w:val="24"/>
          <w:szCs w:val="24"/>
        </w:rPr>
        <w:instrText xml:space="preserve">ADDIN Mendeley Bibliography CSL_BIBLIOGRAPHY </w:instrText>
      </w:r>
      <w:r w:rsidRPr="00A37C5E">
        <w:rPr>
          <w:rFonts w:ascii="Times New Roman" w:hAnsi="Times New Roman" w:cs="Times New Roman"/>
          <w:sz w:val="24"/>
          <w:szCs w:val="24"/>
        </w:rPr>
        <w:fldChar w:fldCharType="separate"/>
      </w:r>
      <w:r w:rsidR="00A37C5E" w:rsidRPr="00A37C5E">
        <w:rPr>
          <w:rFonts w:ascii="Times New Roman" w:hAnsi="Times New Roman" w:cs="Times New Roman"/>
          <w:noProof/>
          <w:sz w:val="24"/>
          <w:szCs w:val="24"/>
        </w:rPr>
        <w:t xml:space="preserve">Abdul Ameer, S.A. </w:t>
      </w:r>
      <w:r w:rsidR="00A37C5E" w:rsidRPr="00A37C5E">
        <w:rPr>
          <w:rFonts w:ascii="Times New Roman" w:hAnsi="Times New Roman" w:cs="Times New Roman"/>
          <w:i/>
          <w:iCs/>
          <w:noProof/>
          <w:sz w:val="24"/>
          <w:szCs w:val="24"/>
        </w:rPr>
        <w:t>et al.</w:t>
      </w:r>
      <w:r w:rsidR="00A37C5E" w:rsidRPr="00A37C5E">
        <w:rPr>
          <w:rFonts w:ascii="Times New Roman" w:hAnsi="Times New Roman" w:cs="Times New Roman"/>
          <w:noProof/>
          <w:sz w:val="24"/>
          <w:szCs w:val="24"/>
        </w:rPr>
        <w:t xml:space="preserve"> (2023) ‘Hybrid Deep Neural Networks for Improved Sentiment Analysis in Social Media’, in </w:t>
      </w:r>
      <w:r w:rsidR="00A37C5E" w:rsidRPr="00A37C5E">
        <w:rPr>
          <w:rFonts w:ascii="Times New Roman" w:hAnsi="Times New Roman" w:cs="Times New Roman"/>
          <w:i/>
          <w:iCs/>
          <w:noProof/>
          <w:sz w:val="24"/>
          <w:szCs w:val="24"/>
        </w:rPr>
        <w:t>ICSCCC 2023 - 3rd International Conference on Secure Cyber Computing and Communications</w:t>
      </w:r>
      <w:r w:rsidR="00A37C5E" w:rsidRPr="00A37C5E">
        <w:rPr>
          <w:rFonts w:ascii="Times New Roman" w:hAnsi="Times New Roman" w:cs="Times New Roman"/>
          <w:noProof/>
          <w:sz w:val="24"/>
          <w:szCs w:val="24"/>
        </w:rPr>
        <w:t>. Available at: https://doi.org/10.1109/ICSCCC58608.2023.10176880.</w:t>
      </w:r>
    </w:p>
    <w:p w14:paraId="68D4771F"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Beniwal, R.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4) ‘A Hybrid Deep Learning Model for Sentiment Analysis of IMDB Movies Reviews’, in </w:t>
      </w:r>
      <w:r w:rsidRPr="00A37C5E">
        <w:rPr>
          <w:rFonts w:ascii="Times New Roman" w:hAnsi="Times New Roman" w:cs="Times New Roman"/>
          <w:i/>
          <w:iCs/>
          <w:noProof/>
          <w:sz w:val="24"/>
          <w:szCs w:val="24"/>
        </w:rPr>
        <w:t>2024 Asia Pacific Conference on Innovation in Technology (APCIT)</w:t>
      </w:r>
      <w:r w:rsidRPr="00A37C5E">
        <w:rPr>
          <w:rFonts w:ascii="Times New Roman" w:hAnsi="Times New Roman" w:cs="Times New Roman"/>
          <w:noProof/>
          <w:sz w:val="24"/>
          <w:szCs w:val="24"/>
        </w:rPr>
        <w:t>, pp. 1–7. Available at: https://doi.org/10.1109/APCIT62007.2024.10673659.</w:t>
      </w:r>
    </w:p>
    <w:p w14:paraId="39EAC27A"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Changala, R.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4) ‘Sentiment Analysis Optimization Using Hybrid Machine Learning Techniques’, in </w:t>
      </w:r>
      <w:r w:rsidRPr="00A37C5E">
        <w:rPr>
          <w:rFonts w:ascii="Times New Roman" w:hAnsi="Times New Roman" w:cs="Times New Roman"/>
          <w:i/>
          <w:iCs/>
          <w:noProof/>
          <w:sz w:val="24"/>
          <w:szCs w:val="24"/>
        </w:rPr>
        <w:t>2024 Parul International Conference on Engineering and Technology (PICET)</w:t>
      </w:r>
      <w:r w:rsidRPr="00A37C5E">
        <w:rPr>
          <w:rFonts w:ascii="Times New Roman" w:hAnsi="Times New Roman" w:cs="Times New Roman"/>
          <w:noProof/>
          <w:sz w:val="24"/>
          <w:szCs w:val="24"/>
        </w:rPr>
        <w:t>, pp. 1–5. Available at: https://doi.org/10.1109/PICET60765.2024.10716161.</w:t>
      </w:r>
    </w:p>
    <w:p w14:paraId="7E3382AE"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Dai, J., Chen, C. and Li, Y. (2019) ‘A backdoor attack against LSTM-based text classification systems’, </w:t>
      </w:r>
      <w:r w:rsidRPr="00A37C5E">
        <w:rPr>
          <w:rFonts w:ascii="Times New Roman" w:hAnsi="Times New Roman" w:cs="Times New Roman"/>
          <w:i/>
          <w:iCs/>
          <w:noProof/>
          <w:sz w:val="24"/>
          <w:szCs w:val="24"/>
        </w:rPr>
        <w:t>IEEE Access</w:t>
      </w:r>
      <w:r w:rsidRPr="00A37C5E">
        <w:rPr>
          <w:rFonts w:ascii="Times New Roman" w:hAnsi="Times New Roman" w:cs="Times New Roman"/>
          <w:noProof/>
          <w:sz w:val="24"/>
          <w:szCs w:val="24"/>
        </w:rPr>
        <w:t xml:space="preserve"> [Preprint]. Available at: https://doi.org/10.1109/ACCESS.2019.2941376.</w:t>
      </w:r>
    </w:p>
    <w:p w14:paraId="19294E8A"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Dina, N.Z., Ravana, S.D. and Idris, N. (2022) ‘An Experimental Study on Hybrid Feature Selection Techniques for Sentiment Classification’, in </w:t>
      </w:r>
      <w:r w:rsidRPr="00A37C5E">
        <w:rPr>
          <w:rFonts w:ascii="Times New Roman" w:hAnsi="Times New Roman" w:cs="Times New Roman"/>
          <w:i/>
          <w:iCs/>
          <w:noProof/>
          <w:sz w:val="24"/>
          <w:szCs w:val="24"/>
        </w:rPr>
        <w:t>International Conference on Software, Knowledge Information, Industrial Management and Applications, SKIMA</w:t>
      </w:r>
      <w:r w:rsidRPr="00A37C5E">
        <w:rPr>
          <w:rFonts w:ascii="Times New Roman" w:hAnsi="Times New Roman" w:cs="Times New Roman"/>
          <w:noProof/>
          <w:sz w:val="24"/>
          <w:szCs w:val="24"/>
        </w:rPr>
        <w:t>. Available at: https://doi.org/10.1109/SKIMA57145.2022.10029452.</w:t>
      </w:r>
    </w:p>
    <w:p w14:paraId="60B6CB63"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Hameed, Z. and Garcia-Zapirain, B. (2020) ‘Sentiment Classification Using a Single-Layered BiLSTM Model’, </w:t>
      </w:r>
      <w:r w:rsidRPr="00A37C5E">
        <w:rPr>
          <w:rFonts w:ascii="Times New Roman" w:hAnsi="Times New Roman" w:cs="Times New Roman"/>
          <w:i/>
          <w:iCs/>
          <w:noProof/>
          <w:sz w:val="24"/>
          <w:szCs w:val="24"/>
        </w:rPr>
        <w:t>IEEE Access</w:t>
      </w:r>
      <w:r w:rsidRPr="00A37C5E">
        <w:rPr>
          <w:rFonts w:ascii="Times New Roman" w:hAnsi="Times New Roman" w:cs="Times New Roman"/>
          <w:noProof/>
          <w:sz w:val="24"/>
          <w:szCs w:val="24"/>
        </w:rPr>
        <w:t xml:space="preserve"> [Preprint]. Available at: https://doi.org/10.1109/ACCESS.2020.2988550.</w:t>
      </w:r>
    </w:p>
    <w:p w14:paraId="5FA58B33"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Hasan, M. and Shetty, S. (2024) ‘Sentiment Analysis With Lipschitz Recurrent Neural Networks Based Generative Adversarial Networks’, in </w:t>
      </w:r>
      <w:r w:rsidRPr="00A37C5E">
        <w:rPr>
          <w:rFonts w:ascii="Times New Roman" w:hAnsi="Times New Roman" w:cs="Times New Roman"/>
          <w:i/>
          <w:iCs/>
          <w:noProof/>
          <w:sz w:val="24"/>
          <w:szCs w:val="24"/>
        </w:rPr>
        <w:t>2024 International Conference on Computing, Networking and Communications (ICNC)</w:t>
      </w:r>
      <w:r w:rsidRPr="00A37C5E">
        <w:rPr>
          <w:rFonts w:ascii="Times New Roman" w:hAnsi="Times New Roman" w:cs="Times New Roman"/>
          <w:noProof/>
          <w:sz w:val="24"/>
          <w:szCs w:val="24"/>
        </w:rPr>
        <w:t>, pp. 485–489. Available at: https://doi.org/10.1109/ICNC59896.2024.10555933.</w:t>
      </w:r>
    </w:p>
    <w:p w14:paraId="6CDA157E"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Jones, R., Omar, M. and Mohammed, D. (2023) ‘Harnessing the Power of the GPT Model to Generate Adversarial Examples’, in </w:t>
      </w:r>
      <w:r w:rsidRPr="00A37C5E">
        <w:rPr>
          <w:rFonts w:ascii="Times New Roman" w:hAnsi="Times New Roman" w:cs="Times New Roman"/>
          <w:i/>
          <w:iCs/>
          <w:noProof/>
          <w:sz w:val="24"/>
          <w:szCs w:val="24"/>
        </w:rPr>
        <w:t>2023 Congress in Computer Science, Computer Engineering, &amp; Applied Computing (CSCE)</w:t>
      </w:r>
      <w:r w:rsidRPr="00A37C5E">
        <w:rPr>
          <w:rFonts w:ascii="Times New Roman" w:hAnsi="Times New Roman" w:cs="Times New Roman"/>
          <w:noProof/>
          <w:sz w:val="24"/>
          <w:szCs w:val="24"/>
        </w:rPr>
        <w:t>, pp. 1699–1702. Available at: https://doi.org/10.1109/CSCE60160.2023.00279.</w:t>
      </w:r>
    </w:p>
    <w:p w14:paraId="0577672E"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lastRenderedPageBreak/>
        <w:t xml:space="preserve">Kanwal, I.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3) ‘Sentiment Analysis Using Hybrid Model of Stacked Auto-Encoder-Based Feature Extraction and Long Short Term Memory-Based Classification Approach’, </w:t>
      </w:r>
      <w:r w:rsidRPr="00A37C5E">
        <w:rPr>
          <w:rFonts w:ascii="Times New Roman" w:hAnsi="Times New Roman" w:cs="Times New Roman"/>
          <w:i/>
          <w:iCs/>
          <w:noProof/>
          <w:sz w:val="24"/>
          <w:szCs w:val="24"/>
        </w:rPr>
        <w:t>IEEE Access</w:t>
      </w:r>
      <w:r w:rsidRPr="00A37C5E">
        <w:rPr>
          <w:rFonts w:ascii="Times New Roman" w:hAnsi="Times New Roman" w:cs="Times New Roman"/>
          <w:noProof/>
          <w:sz w:val="24"/>
          <w:szCs w:val="24"/>
        </w:rPr>
        <w:t xml:space="preserve"> [Preprint]. Available at: https://doi.org/10.1109/ACCESS.2023.3313189.</w:t>
      </w:r>
    </w:p>
    <w:p w14:paraId="50BE1279"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Li, W., Jin, B. and Quan, Y. (2020) ‘Review of Research on Text Sentiment Analysis Based on Deep Learning’, </w:t>
      </w:r>
      <w:r w:rsidRPr="00A37C5E">
        <w:rPr>
          <w:rFonts w:ascii="Times New Roman" w:hAnsi="Times New Roman" w:cs="Times New Roman"/>
          <w:i/>
          <w:iCs/>
          <w:noProof/>
          <w:sz w:val="24"/>
          <w:szCs w:val="24"/>
        </w:rPr>
        <w:t>OALib</w:t>
      </w:r>
      <w:r w:rsidRPr="00A37C5E">
        <w:rPr>
          <w:rFonts w:ascii="Times New Roman" w:hAnsi="Times New Roman" w:cs="Times New Roman"/>
          <w:noProof/>
          <w:sz w:val="24"/>
          <w:szCs w:val="24"/>
        </w:rPr>
        <w:t xml:space="preserve"> [Preprint]. Available at: https://doi.org/10.4236/oalib.1106174.</w:t>
      </w:r>
    </w:p>
    <w:p w14:paraId="26D77FBB"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Mishra, M. and Patil, A. (2023) ‘Sentiment Prediction of IMDb Movie Reviews Using CNN-LSTM Approach’, in </w:t>
      </w:r>
      <w:r w:rsidRPr="00A37C5E">
        <w:rPr>
          <w:rFonts w:ascii="Times New Roman" w:hAnsi="Times New Roman" w:cs="Times New Roman"/>
          <w:i/>
          <w:iCs/>
          <w:noProof/>
          <w:sz w:val="24"/>
          <w:szCs w:val="24"/>
        </w:rPr>
        <w:t>2023 International Conference on Control, Communication and Computing, ICCC 2023</w:t>
      </w:r>
      <w:r w:rsidRPr="00A37C5E">
        <w:rPr>
          <w:rFonts w:ascii="Times New Roman" w:hAnsi="Times New Roman" w:cs="Times New Roman"/>
          <w:noProof/>
          <w:sz w:val="24"/>
          <w:szCs w:val="24"/>
        </w:rPr>
        <w:t>. Available at: https://doi.org/10.1109/ICCC57789.2023.10165155.</w:t>
      </w:r>
    </w:p>
    <w:p w14:paraId="344BDF42"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Mohd Nafis, N.S. and Awang, S. (2021) ‘An Enhanced Hybrid Feature Selection Technique Using Term Frequency-Inverse Document Frequency and Support Vector Machine-Recursive Feature Elimination for Sentiment Classification’, </w:t>
      </w:r>
      <w:r w:rsidRPr="00A37C5E">
        <w:rPr>
          <w:rFonts w:ascii="Times New Roman" w:hAnsi="Times New Roman" w:cs="Times New Roman"/>
          <w:i/>
          <w:iCs/>
          <w:noProof/>
          <w:sz w:val="24"/>
          <w:szCs w:val="24"/>
        </w:rPr>
        <w:t>IEEE Access</w:t>
      </w:r>
      <w:r w:rsidRPr="00A37C5E">
        <w:rPr>
          <w:rFonts w:ascii="Times New Roman" w:hAnsi="Times New Roman" w:cs="Times New Roman"/>
          <w:noProof/>
          <w:sz w:val="24"/>
          <w:szCs w:val="24"/>
        </w:rPr>
        <w:t xml:space="preserve"> [Preprint]. Available at: https://doi.org/10.1109/ACCESS.2021.3069001.</w:t>
      </w:r>
    </w:p>
    <w:p w14:paraId="5DC0B4E7"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Mouthami, K.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3) ‘Text Sentiment Analysis of Film Reviews Using Bi-LSTM and GRU’, in </w:t>
      </w:r>
      <w:r w:rsidRPr="00A37C5E">
        <w:rPr>
          <w:rFonts w:ascii="Times New Roman" w:hAnsi="Times New Roman" w:cs="Times New Roman"/>
          <w:i/>
          <w:iCs/>
          <w:noProof/>
          <w:sz w:val="24"/>
          <w:szCs w:val="24"/>
        </w:rPr>
        <w:t>2023 4th International Conference on Electronics and Sustainable Communication Systems, ICESC 2023 - Proceedings</w:t>
      </w:r>
      <w:r w:rsidRPr="00A37C5E">
        <w:rPr>
          <w:rFonts w:ascii="Times New Roman" w:hAnsi="Times New Roman" w:cs="Times New Roman"/>
          <w:noProof/>
          <w:sz w:val="24"/>
          <w:szCs w:val="24"/>
        </w:rPr>
        <w:t>. Available at: https://doi.org/10.1109/ICESC57686.2023.10193121.</w:t>
      </w:r>
    </w:p>
    <w:p w14:paraId="44E8D829"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Mutinda, J., Mwangi, W. and Okeyo, G. (2023) ‘Sentiment Analysis of Text Reviews Using Lexicon-Enhanced Bert Embedding (LeBERT) Model with Convolutional Neural Network’, </w:t>
      </w:r>
      <w:r w:rsidRPr="00A37C5E">
        <w:rPr>
          <w:rFonts w:ascii="Times New Roman" w:hAnsi="Times New Roman" w:cs="Times New Roman"/>
          <w:i/>
          <w:iCs/>
          <w:noProof/>
          <w:sz w:val="24"/>
          <w:szCs w:val="24"/>
        </w:rPr>
        <w:t>Applied Sciences (Switzerland)</w:t>
      </w:r>
      <w:r w:rsidRPr="00A37C5E">
        <w:rPr>
          <w:rFonts w:ascii="Times New Roman" w:hAnsi="Times New Roman" w:cs="Times New Roman"/>
          <w:noProof/>
          <w:sz w:val="24"/>
          <w:szCs w:val="24"/>
        </w:rPr>
        <w:t xml:space="preserve"> [Preprint]. Available at: https://doi.org/10.3390/app13031445.</w:t>
      </w:r>
    </w:p>
    <w:p w14:paraId="33B9795B"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Nahar, K.M.O.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0) ‘Sentiment analysis and classification of arab jordanian facebook comments for jordanian telecom companies using lexicon-based approach and machine learning’, </w:t>
      </w:r>
      <w:r w:rsidRPr="00A37C5E">
        <w:rPr>
          <w:rFonts w:ascii="Times New Roman" w:hAnsi="Times New Roman" w:cs="Times New Roman"/>
          <w:i/>
          <w:iCs/>
          <w:noProof/>
          <w:sz w:val="24"/>
          <w:szCs w:val="24"/>
        </w:rPr>
        <w:t>Jordanian Journal of Computers and Information Technology</w:t>
      </w:r>
      <w:r w:rsidRPr="00A37C5E">
        <w:rPr>
          <w:rFonts w:ascii="Times New Roman" w:hAnsi="Times New Roman" w:cs="Times New Roman"/>
          <w:noProof/>
          <w:sz w:val="24"/>
          <w:szCs w:val="24"/>
        </w:rPr>
        <w:t xml:space="preserve"> [Preprint]. Available at: https://doi.org/10.5455/jjcit.71-1586289399.</w:t>
      </w:r>
    </w:p>
    <w:p w14:paraId="6D717771"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Raza, H.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19) ‘Scientific text sentiment analysis using machine learning techniques’, </w:t>
      </w:r>
      <w:r w:rsidRPr="00A37C5E">
        <w:rPr>
          <w:rFonts w:ascii="Times New Roman" w:hAnsi="Times New Roman" w:cs="Times New Roman"/>
          <w:i/>
          <w:iCs/>
          <w:noProof/>
          <w:sz w:val="24"/>
          <w:szCs w:val="24"/>
        </w:rPr>
        <w:t>International Journal of Advanced Computer Science and Applications</w:t>
      </w:r>
      <w:r w:rsidRPr="00A37C5E">
        <w:rPr>
          <w:rFonts w:ascii="Times New Roman" w:hAnsi="Times New Roman" w:cs="Times New Roman"/>
          <w:noProof/>
          <w:sz w:val="24"/>
          <w:szCs w:val="24"/>
        </w:rPr>
        <w:t xml:space="preserve"> [Preprint]. Available at: https://doi.org/10.14569/ijacsa.2019.0101222.</w:t>
      </w:r>
    </w:p>
    <w:p w14:paraId="35000CA8"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Saad, T.B.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4) ‘A Novel Transformer Based Deep Learning Approach of Sentiment Analysis for Movie Reviews’, in </w:t>
      </w:r>
      <w:r w:rsidRPr="00A37C5E">
        <w:rPr>
          <w:rFonts w:ascii="Times New Roman" w:hAnsi="Times New Roman" w:cs="Times New Roman"/>
          <w:i/>
          <w:iCs/>
          <w:noProof/>
          <w:sz w:val="24"/>
          <w:szCs w:val="24"/>
        </w:rPr>
        <w:t>2024 6th International Conference on Electrical Engineering and Information &amp; Communication Technology (ICEEICT)</w:t>
      </w:r>
      <w:r w:rsidRPr="00A37C5E">
        <w:rPr>
          <w:rFonts w:ascii="Times New Roman" w:hAnsi="Times New Roman" w:cs="Times New Roman"/>
          <w:noProof/>
          <w:sz w:val="24"/>
          <w:szCs w:val="24"/>
        </w:rPr>
        <w:t>, pp. 1228–1233. Available at: https://doi.org/10.1109/ICEEICT62016.2024.10534588.</w:t>
      </w:r>
    </w:p>
    <w:p w14:paraId="5DF2645E"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lastRenderedPageBreak/>
        <w:t xml:space="preserve">Sajeevan, A. and Lakshmi, K.S. (2019) ‘An enhanced approach for movie review analysis using deep learning techniques’, in </w:t>
      </w:r>
      <w:r w:rsidRPr="00A37C5E">
        <w:rPr>
          <w:rFonts w:ascii="Times New Roman" w:hAnsi="Times New Roman" w:cs="Times New Roman"/>
          <w:i/>
          <w:iCs/>
          <w:noProof/>
          <w:sz w:val="24"/>
          <w:szCs w:val="24"/>
        </w:rPr>
        <w:t>Proceedings of the 4th International Conference on Communication and Electronics Systems, ICCES 2019</w:t>
      </w:r>
      <w:r w:rsidRPr="00A37C5E">
        <w:rPr>
          <w:rFonts w:ascii="Times New Roman" w:hAnsi="Times New Roman" w:cs="Times New Roman"/>
          <w:noProof/>
          <w:sz w:val="24"/>
          <w:szCs w:val="24"/>
        </w:rPr>
        <w:t>. Available at: https://doi.org/10.1109/ICCES45898.2019.9002043.</w:t>
      </w:r>
    </w:p>
    <w:p w14:paraId="37015419"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Sakthiyavathi, K. and Saruladha, K. (2023) ‘Design of Hybrid Deep Learning Model for Text-based Emotion Recognition’, in </w:t>
      </w:r>
      <w:r w:rsidRPr="00A37C5E">
        <w:rPr>
          <w:rFonts w:ascii="Times New Roman" w:hAnsi="Times New Roman" w:cs="Times New Roman"/>
          <w:i/>
          <w:iCs/>
          <w:noProof/>
          <w:sz w:val="24"/>
          <w:szCs w:val="24"/>
        </w:rPr>
        <w:t>2023 2nd International Conference on Advances in Computational Intelligence and Communication, ICACIC 2023</w:t>
      </w:r>
      <w:r w:rsidRPr="00A37C5E">
        <w:rPr>
          <w:rFonts w:ascii="Times New Roman" w:hAnsi="Times New Roman" w:cs="Times New Roman"/>
          <w:noProof/>
          <w:sz w:val="24"/>
          <w:szCs w:val="24"/>
        </w:rPr>
        <w:t>. Available at: https://doi.org/10.1109/ICACIC59454.2023.10435072.</w:t>
      </w:r>
    </w:p>
    <w:p w14:paraId="490416C7"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Sampedro, G.A. (2024) ‘What’s Next?: Exploring Machine Learning-Based Approaches to Content Suggestions Using IMDb Movie Reviews’, in </w:t>
      </w:r>
      <w:r w:rsidRPr="00A37C5E">
        <w:rPr>
          <w:rFonts w:ascii="Times New Roman" w:hAnsi="Times New Roman" w:cs="Times New Roman"/>
          <w:i/>
          <w:iCs/>
          <w:noProof/>
          <w:sz w:val="24"/>
          <w:szCs w:val="24"/>
        </w:rPr>
        <w:t>2024 International Conference on Electronics, Information, and Communication (ICEIC)</w:t>
      </w:r>
      <w:r w:rsidRPr="00A37C5E">
        <w:rPr>
          <w:rFonts w:ascii="Times New Roman" w:hAnsi="Times New Roman" w:cs="Times New Roman"/>
          <w:noProof/>
          <w:sz w:val="24"/>
          <w:szCs w:val="24"/>
        </w:rPr>
        <w:t>, pp. 1–4. Available at: https://doi.org/10.1109/ICEIC61013.2024.10457130.</w:t>
      </w:r>
    </w:p>
    <w:p w14:paraId="3CEAA603"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Sen, M. and Chaturvedi, K. (2023) ‘Sentiment Analysis of IMDB Movies Dataset Using Deep Learning Based GRU Model’, in </w:t>
      </w:r>
      <w:r w:rsidRPr="00A37C5E">
        <w:rPr>
          <w:rFonts w:ascii="Times New Roman" w:hAnsi="Times New Roman" w:cs="Times New Roman"/>
          <w:i/>
          <w:iCs/>
          <w:noProof/>
          <w:sz w:val="24"/>
          <w:szCs w:val="24"/>
        </w:rPr>
        <w:t>International Conference on Sustainable Communication Networks and Application, ICSCNA 2023 - Proceedings</w:t>
      </w:r>
      <w:r w:rsidRPr="00A37C5E">
        <w:rPr>
          <w:rFonts w:ascii="Times New Roman" w:hAnsi="Times New Roman" w:cs="Times New Roman"/>
          <w:noProof/>
          <w:sz w:val="24"/>
          <w:szCs w:val="24"/>
        </w:rPr>
        <w:t>. Available at: https://doi.org/10.1109/ICSCNA58489.2023.10370081.</w:t>
      </w:r>
    </w:p>
    <w:p w14:paraId="10EF9324"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Shabbir, M. and Majid, M. (2024) ‘Sentiment Analysis From Urdu Language-based Text using Deep Learning Techniques’, in </w:t>
      </w:r>
      <w:r w:rsidRPr="00A37C5E">
        <w:rPr>
          <w:rFonts w:ascii="Times New Roman" w:hAnsi="Times New Roman" w:cs="Times New Roman"/>
          <w:i/>
          <w:iCs/>
          <w:noProof/>
          <w:sz w:val="24"/>
          <w:szCs w:val="24"/>
        </w:rPr>
        <w:t>2024 5th International Conference on Advancements in Computational Sciences (ICACS)</w:t>
      </w:r>
      <w:r w:rsidRPr="00A37C5E">
        <w:rPr>
          <w:rFonts w:ascii="Times New Roman" w:hAnsi="Times New Roman" w:cs="Times New Roman"/>
          <w:noProof/>
          <w:sz w:val="24"/>
          <w:szCs w:val="24"/>
        </w:rPr>
        <w:t>, pp. 1–5. Available at: https://doi.org/10.1109/ICACS60934.2024.10473232.</w:t>
      </w:r>
    </w:p>
    <w:p w14:paraId="51EC7B95"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Singh3, S.G.R.R.S.N. (2024) ‘Comprehensive Study on Sentiment Analysis: From Rule based to modern LLM based system’, pp. 1–16. Available at: https://doi.org/https://doi.org/10.48550/arXiv.2409.09989.</w:t>
      </w:r>
    </w:p>
    <w:p w14:paraId="784DE31C"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Sultana, A.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4) ‘Sentiment Analysis with Deep Learning Methods for Performance Assessment and Comparison’, in </w:t>
      </w:r>
      <w:r w:rsidRPr="00A37C5E">
        <w:rPr>
          <w:rFonts w:ascii="Times New Roman" w:hAnsi="Times New Roman" w:cs="Times New Roman"/>
          <w:i/>
          <w:iCs/>
          <w:noProof/>
          <w:sz w:val="24"/>
          <w:szCs w:val="24"/>
        </w:rPr>
        <w:t>2024 International Conference on Image Processing and Robotics (ICIPRoB)</w:t>
      </w:r>
      <w:r w:rsidRPr="00A37C5E">
        <w:rPr>
          <w:rFonts w:ascii="Times New Roman" w:hAnsi="Times New Roman" w:cs="Times New Roman"/>
          <w:noProof/>
          <w:sz w:val="24"/>
          <w:szCs w:val="24"/>
        </w:rPr>
        <w:t>, pp. 1–6. Available at: https://doi.org/10.1109/ICIPRoB62548.2024.10544219.</w:t>
      </w:r>
    </w:p>
    <w:p w14:paraId="5F0E9D29"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T. Nikil Prakash1 (2020) ‘A Comparative study of Lexicon based and Machine learning based Classifications in Sentiment analysis’, </w:t>
      </w:r>
      <w:r w:rsidRPr="00A37C5E">
        <w:rPr>
          <w:rFonts w:ascii="Times New Roman" w:hAnsi="Times New Roman" w:cs="Times New Roman"/>
          <w:i/>
          <w:iCs/>
          <w:noProof/>
          <w:sz w:val="24"/>
          <w:szCs w:val="24"/>
        </w:rPr>
        <w:t>International Journal of Data Mining Techniques and Applications</w:t>
      </w:r>
      <w:r w:rsidRPr="00A37C5E">
        <w:rPr>
          <w:rFonts w:ascii="Times New Roman" w:hAnsi="Times New Roman" w:cs="Times New Roman"/>
          <w:noProof/>
          <w:sz w:val="24"/>
          <w:szCs w:val="24"/>
        </w:rPr>
        <w:t>, 9(2), pp. 83–87. Available at: https://doi.org/10.20894/ijdmta.102.009.002.001.</w:t>
      </w:r>
    </w:p>
    <w:p w14:paraId="4EB00EA0"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lastRenderedPageBreak/>
        <w:t xml:space="preserve">Tetteh, M. and Thushara, M. (2023) ‘Sentiment Analysis Tools for Movie Review Evaluation - A Survey’, in </w:t>
      </w:r>
      <w:r w:rsidRPr="00A37C5E">
        <w:rPr>
          <w:rFonts w:ascii="Times New Roman" w:hAnsi="Times New Roman" w:cs="Times New Roman"/>
          <w:i/>
          <w:iCs/>
          <w:noProof/>
          <w:sz w:val="24"/>
          <w:szCs w:val="24"/>
        </w:rPr>
        <w:t>Proceedings of the 7th International Conference on Intelligent Computing and Control Systems, ICICCS 2023</w:t>
      </w:r>
      <w:r w:rsidRPr="00A37C5E">
        <w:rPr>
          <w:rFonts w:ascii="Times New Roman" w:hAnsi="Times New Roman" w:cs="Times New Roman"/>
          <w:noProof/>
          <w:sz w:val="24"/>
          <w:szCs w:val="24"/>
        </w:rPr>
        <w:t>. Available at: https://doi.org/10.1109/ICICCS56967.2023.10142834.</w:t>
      </w:r>
    </w:p>
    <w:p w14:paraId="532DFD12"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Thinh, N.K.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19) ‘Sentiment Analysis Using Residual Learning with Simplified CNN Extractor’, in </w:t>
      </w:r>
      <w:r w:rsidRPr="00A37C5E">
        <w:rPr>
          <w:rFonts w:ascii="Times New Roman" w:hAnsi="Times New Roman" w:cs="Times New Roman"/>
          <w:i/>
          <w:iCs/>
          <w:noProof/>
          <w:sz w:val="24"/>
          <w:szCs w:val="24"/>
        </w:rPr>
        <w:t>Proceedings - 2019 IEEE International Symposium on Multimedia, ISM 2019</w:t>
      </w:r>
      <w:r w:rsidRPr="00A37C5E">
        <w:rPr>
          <w:rFonts w:ascii="Times New Roman" w:hAnsi="Times New Roman" w:cs="Times New Roman"/>
          <w:noProof/>
          <w:sz w:val="24"/>
          <w:szCs w:val="24"/>
        </w:rPr>
        <w:t>. Available at: https://doi.org/10.1109/ISM46123.2019.00075.</w:t>
      </w:r>
    </w:p>
    <w:p w14:paraId="2652796D"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Trueman, T.E.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2) ‘An N-gram-Based BERT model for Sentiment Classification Using Movie Reviews’, in </w:t>
      </w:r>
      <w:r w:rsidRPr="00A37C5E">
        <w:rPr>
          <w:rFonts w:ascii="Times New Roman" w:hAnsi="Times New Roman" w:cs="Times New Roman"/>
          <w:i/>
          <w:iCs/>
          <w:noProof/>
          <w:sz w:val="24"/>
          <w:szCs w:val="24"/>
        </w:rPr>
        <w:t>International Conference on Artificial Intelligence and Data Engineering, AIDE 2022</w:t>
      </w:r>
      <w:r w:rsidRPr="00A37C5E">
        <w:rPr>
          <w:rFonts w:ascii="Times New Roman" w:hAnsi="Times New Roman" w:cs="Times New Roman"/>
          <w:noProof/>
          <w:sz w:val="24"/>
          <w:szCs w:val="24"/>
        </w:rPr>
        <w:t>. Available at: https://doi.org/10.1109/AIDE57180.2022.10060044.</w:t>
      </w:r>
    </w:p>
    <w:p w14:paraId="450914ED"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Xia, H., Ding, C. and Liu, Y. (2020) ‘Sentiment analysis model based on self-attention and character-level embedding’, </w:t>
      </w:r>
      <w:r w:rsidRPr="00A37C5E">
        <w:rPr>
          <w:rFonts w:ascii="Times New Roman" w:hAnsi="Times New Roman" w:cs="Times New Roman"/>
          <w:i/>
          <w:iCs/>
          <w:noProof/>
          <w:sz w:val="24"/>
          <w:szCs w:val="24"/>
        </w:rPr>
        <w:t>IEEE Access</w:t>
      </w:r>
      <w:r w:rsidRPr="00A37C5E">
        <w:rPr>
          <w:rFonts w:ascii="Times New Roman" w:hAnsi="Times New Roman" w:cs="Times New Roman"/>
          <w:noProof/>
          <w:sz w:val="24"/>
          <w:szCs w:val="24"/>
        </w:rPr>
        <w:t xml:space="preserve"> [Preprint]. Available at: https://doi.org/10.1109/ACCESS.2020.3029694.</w:t>
      </w:r>
    </w:p>
    <w:p w14:paraId="0874A922"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szCs w:val="24"/>
        </w:rPr>
      </w:pPr>
      <w:r w:rsidRPr="00A37C5E">
        <w:rPr>
          <w:rFonts w:ascii="Times New Roman" w:hAnsi="Times New Roman" w:cs="Times New Roman"/>
          <w:noProof/>
          <w:sz w:val="24"/>
          <w:szCs w:val="24"/>
        </w:rPr>
        <w:t xml:space="preserve">Zakaria and Sunyoto, A. (2023) ‘Hybrid Sentiment Analysis: Majority Voting with Multinomial Naive Bayes and Logistic Regression on IMDB Dataset’, in </w:t>
      </w:r>
      <w:r w:rsidRPr="00A37C5E">
        <w:rPr>
          <w:rFonts w:ascii="Times New Roman" w:hAnsi="Times New Roman" w:cs="Times New Roman"/>
          <w:i/>
          <w:iCs/>
          <w:noProof/>
          <w:sz w:val="24"/>
          <w:szCs w:val="24"/>
        </w:rPr>
        <w:t>2023 6th International Conference on Information and Communications Technology, ICOIACT 2023</w:t>
      </w:r>
      <w:r w:rsidRPr="00A37C5E">
        <w:rPr>
          <w:rFonts w:ascii="Times New Roman" w:hAnsi="Times New Roman" w:cs="Times New Roman"/>
          <w:noProof/>
          <w:sz w:val="24"/>
          <w:szCs w:val="24"/>
        </w:rPr>
        <w:t>. Available at: https://doi.org/10.1109/ICOIACT59844.2023.10455937.</w:t>
      </w:r>
    </w:p>
    <w:p w14:paraId="7E893971" w14:textId="77777777" w:rsidR="00A37C5E" w:rsidRPr="00A37C5E" w:rsidRDefault="00A37C5E" w:rsidP="00A37C5E">
      <w:pPr>
        <w:widowControl w:val="0"/>
        <w:autoSpaceDE w:val="0"/>
        <w:autoSpaceDN w:val="0"/>
        <w:adjustRightInd w:val="0"/>
        <w:spacing w:line="360" w:lineRule="auto"/>
        <w:jc w:val="both"/>
        <w:rPr>
          <w:rFonts w:ascii="Times New Roman" w:hAnsi="Times New Roman" w:cs="Times New Roman"/>
          <w:noProof/>
          <w:sz w:val="24"/>
        </w:rPr>
      </w:pPr>
      <w:r w:rsidRPr="00A37C5E">
        <w:rPr>
          <w:rFonts w:ascii="Times New Roman" w:hAnsi="Times New Roman" w:cs="Times New Roman"/>
          <w:noProof/>
          <w:sz w:val="24"/>
          <w:szCs w:val="24"/>
        </w:rPr>
        <w:t xml:space="preserve">Zhan, T. </w:t>
      </w:r>
      <w:r w:rsidRPr="00A37C5E">
        <w:rPr>
          <w:rFonts w:ascii="Times New Roman" w:hAnsi="Times New Roman" w:cs="Times New Roman"/>
          <w:i/>
          <w:iCs/>
          <w:noProof/>
          <w:sz w:val="24"/>
          <w:szCs w:val="24"/>
        </w:rPr>
        <w:t>et al.</w:t>
      </w:r>
      <w:r w:rsidRPr="00A37C5E">
        <w:rPr>
          <w:rFonts w:ascii="Times New Roman" w:hAnsi="Times New Roman" w:cs="Times New Roman"/>
          <w:noProof/>
          <w:sz w:val="24"/>
          <w:szCs w:val="24"/>
        </w:rPr>
        <w:t xml:space="preserve"> (2024) ‘Optimization techniques for sentiment analysis based on LLM (GPT-3)’, </w:t>
      </w:r>
      <w:r w:rsidRPr="00A37C5E">
        <w:rPr>
          <w:rFonts w:ascii="Times New Roman" w:hAnsi="Times New Roman" w:cs="Times New Roman"/>
          <w:i/>
          <w:iCs/>
          <w:noProof/>
          <w:sz w:val="24"/>
          <w:szCs w:val="24"/>
        </w:rPr>
        <w:t>Applied and Computational Engineering</w:t>
      </w:r>
      <w:r w:rsidRPr="00A37C5E">
        <w:rPr>
          <w:rFonts w:ascii="Times New Roman" w:hAnsi="Times New Roman" w:cs="Times New Roman"/>
          <w:noProof/>
          <w:sz w:val="24"/>
          <w:szCs w:val="24"/>
        </w:rPr>
        <w:t>, 67(1), pp. 27–33. Available at: https://doi.org/10.54254/2755-2721/67/2024ma0060.</w:t>
      </w:r>
    </w:p>
    <w:p w14:paraId="780F4A72" w14:textId="551C1C4E" w:rsidR="006335F4" w:rsidRPr="00A37C5E" w:rsidRDefault="00860E48" w:rsidP="00A37C5E">
      <w:pPr>
        <w:spacing w:line="360" w:lineRule="auto"/>
        <w:jc w:val="both"/>
        <w:rPr>
          <w:rFonts w:ascii="Times New Roman" w:hAnsi="Times New Roman" w:cs="Times New Roman"/>
          <w:sz w:val="24"/>
          <w:szCs w:val="24"/>
        </w:rPr>
      </w:pPr>
      <w:r w:rsidRPr="00A37C5E">
        <w:rPr>
          <w:rFonts w:ascii="Times New Roman" w:hAnsi="Times New Roman" w:cs="Times New Roman"/>
          <w:sz w:val="24"/>
          <w:szCs w:val="24"/>
        </w:rPr>
        <w:fldChar w:fldCharType="end"/>
      </w:r>
    </w:p>
    <w:sectPr w:rsidR="006335F4" w:rsidRPr="00A37C5E">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4A4439" w14:textId="77777777" w:rsidR="00A15955" w:rsidRDefault="00A15955" w:rsidP="00620C42">
      <w:pPr>
        <w:spacing w:after="0" w:line="240" w:lineRule="auto"/>
      </w:pPr>
      <w:r>
        <w:separator/>
      </w:r>
    </w:p>
  </w:endnote>
  <w:endnote w:type="continuationSeparator" w:id="0">
    <w:p w14:paraId="4DB938C7" w14:textId="77777777" w:rsidR="00A15955" w:rsidRDefault="00A15955" w:rsidP="00620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3770912"/>
      <w:docPartObj>
        <w:docPartGallery w:val="Page Numbers (Bottom of Page)"/>
        <w:docPartUnique/>
      </w:docPartObj>
    </w:sdtPr>
    <w:sdtEndPr>
      <w:rPr>
        <w:rFonts w:ascii="Times New Roman" w:hAnsi="Times New Roman" w:cs="Times New Roman"/>
        <w:noProof/>
      </w:rPr>
    </w:sdtEndPr>
    <w:sdtContent>
      <w:p w14:paraId="7403FCE2" w14:textId="789F8DC7" w:rsidR="00620C42" w:rsidRPr="00620C42" w:rsidRDefault="00620C42">
        <w:pPr>
          <w:pStyle w:val="Footer"/>
          <w:jc w:val="center"/>
          <w:rPr>
            <w:rFonts w:ascii="Times New Roman" w:hAnsi="Times New Roman" w:cs="Times New Roman"/>
          </w:rPr>
        </w:pPr>
        <w:r w:rsidRPr="00620C42">
          <w:rPr>
            <w:rFonts w:ascii="Times New Roman" w:hAnsi="Times New Roman" w:cs="Times New Roman"/>
          </w:rPr>
          <w:fldChar w:fldCharType="begin"/>
        </w:r>
        <w:r w:rsidRPr="00620C42">
          <w:rPr>
            <w:rFonts w:ascii="Times New Roman" w:hAnsi="Times New Roman" w:cs="Times New Roman"/>
          </w:rPr>
          <w:instrText xml:space="preserve"> PAGE   \* MERGEFORMAT </w:instrText>
        </w:r>
        <w:r w:rsidRPr="00620C42">
          <w:rPr>
            <w:rFonts w:ascii="Times New Roman" w:hAnsi="Times New Roman" w:cs="Times New Roman"/>
          </w:rPr>
          <w:fldChar w:fldCharType="separate"/>
        </w:r>
        <w:r w:rsidRPr="00620C42">
          <w:rPr>
            <w:rFonts w:ascii="Times New Roman" w:hAnsi="Times New Roman" w:cs="Times New Roman"/>
            <w:noProof/>
          </w:rPr>
          <w:t>2</w:t>
        </w:r>
        <w:r w:rsidRPr="00620C42">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97F857" w14:textId="77777777" w:rsidR="00A15955" w:rsidRDefault="00A15955" w:rsidP="00620C42">
      <w:pPr>
        <w:spacing w:after="0" w:line="240" w:lineRule="auto"/>
      </w:pPr>
      <w:r>
        <w:separator/>
      </w:r>
    </w:p>
  </w:footnote>
  <w:footnote w:type="continuationSeparator" w:id="0">
    <w:p w14:paraId="0098767A" w14:textId="77777777" w:rsidR="00A15955" w:rsidRDefault="00A15955" w:rsidP="00620C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4676339"/>
    <w:multiLevelType w:val="multilevel"/>
    <w:tmpl w:val="E9D069E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65E30FE4"/>
    <w:multiLevelType w:val="multilevel"/>
    <w:tmpl w:val="73B2DA48"/>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7AB1347B"/>
    <w:multiLevelType w:val="hybridMultilevel"/>
    <w:tmpl w:val="349E11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1053183">
    <w:abstractNumId w:val="0"/>
  </w:num>
  <w:num w:numId="2" w16cid:durableId="7377523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85420950">
    <w:abstractNumId w:val="2"/>
  </w:num>
  <w:num w:numId="4" w16cid:durableId="279798925">
    <w:abstractNumId w:val="0"/>
  </w:num>
  <w:num w:numId="5" w16cid:durableId="963652187">
    <w:abstractNumId w:val="0"/>
  </w:num>
  <w:num w:numId="6" w16cid:durableId="20087072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F37"/>
    <w:rsid w:val="0000353E"/>
    <w:rsid w:val="0000584E"/>
    <w:rsid w:val="00007D60"/>
    <w:rsid w:val="00011BA4"/>
    <w:rsid w:val="000264A2"/>
    <w:rsid w:val="00026E75"/>
    <w:rsid w:val="00031847"/>
    <w:rsid w:val="00045954"/>
    <w:rsid w:val="00050049"/>
    <w:rsid w:val="00063D4A"/>
    <w:rsid w:val="00066A09"/>
    <w:rsid w:val="00083E51"/>
    <w:rsid w:val="00087CD6"/>
    <w:rsid w:val="000A0E0A"/>
    <w:rsid w:val="000A1DEA"/>
    <w:rsid w:val="000A46BF"/>
    <w:rsid w:val="000B5E11"/>
    <w:rsid w:val="000D69EC"/>
    <w:rsid w:val="000D7309"/>
    <w:rsid w:val="000E576E"/>
    <w:rsid w:val="000F2985"/>
    <w:rsid w:val="001026B7"/>
    <w:rsid w:val="00112BCA"/>
    <w:rsid w:val="00113E83"/>
    <w:rsid w:val="0011687F"/>
    <w:rsid w:val="0012333A"/>
    <w:rsid w:val="001350B9"/>
    <w:rsid w:val="00137291"/>
    <w:rsid w:val="00147FAB"/>
    <w:rsid w:val="00153DFA"/>
    <w:rsid w:val="00170B43"/>
    <w:rsid w:val="0018194F"/>
    <w:rsid w:val="00182E0E"/>
    <w:rsid w:val="00191059"/>
    <w:rsid w:val="001A5875"/>
    <w:rsid w:val="001C1683"/>
    <w:rsid w:val="001C2116"/>
    <w:rsid w:val="001C3D56"/>
    <w:rsid w:val="001D6C88"/>
    <w:rsid w:val="001E0591"/>
    <w:rsid w:val="001E0D90"/>
    <w:rsid w:val="00210D6A"/>
    <w:rsid w:val="00223859"/>
    <w:rsid w:val="00223998"/>
    <w:rsid w:val="00224DD0"/>
    <w:rsid w:val="00225901"/>
    <w:rsid w:val="00230871"/>
    <w:rsid w:val="00231845"/>
    <w:rsid w:val="002421D3"/>
    <w:rsid w:val="00251A9C"/>
    <w:rsid w:val="00263BB6"/>
    <w:rsid w:val="00266CBC"/>
    <w:rsid w:val="00271CAA"/>
    <w:rsid w:val="002756FF"/>
    <w:rsid w:val="00276CEF"/>
    <w:rsid w:val="00277694"/>
    <w:rsid w:val="00290691"/>
    <w:rsid w:val="00294094"/>
    <w:rsid w:val="002B5E12"/>
    <w:rsid w:val="002B64CD"/>
    <w:rsid w:val="002C0F26"/>
    <w:rsid w:val="002C5CF9"/>
    <w:rsid w:val="002D0D0A"/>
    <w:rsid w:val="002E2DE0"/>
    <w:rsid w:val="002E3B2B"/>
    <w:rsid w:val="002E58B4"/>
    <w:rsid w:val="002E75B3"/>
    <w:rsid w:val="002F1860"/>
    <w:rsid w:val="002F1B81"/>
    <w:rsid w:val="002F1E57"/>
    <w:rsid w:val="002F2BAD"/>
    <w:rsid w:val="003000FF"/>
    <w:rsid w:val="003170FB"/>
    <w:rsid w:val="003324E8"/>
    <w:rsid w:val="00340987"/>
    <w:rsid w:val="00371E53"/>
    <w:rsid w:val="003759B5"/>
    <w:rsid w:val="0037725C"/>
    <w:rsid w:val="00382AE1"/>
    <w:rsid w:val="003847A5"/>
    <w:rsid w:val="003A2614"/>
    <w:rsid w:val="003B31E4"/>
    <w:rsid w:val="00406EF8"/>
    <w:rsid w:val="00407CA8"/>
    <w:rsid w:val="00413341"/>
    <w:rsid w:val="00413AFD"/>
    <w:rsid w:val="00424A28"/>
    <w:rsid w:val="00426A18"/>
    <w:rsid w:val="0045037A"/>
    <w:rsid w:val="00450A94"/>
    <w:rsid w:val="00451A73"/>
    <w:rsid w:val="004551EC"/>
    <w:rsid w:val="004643D0"/>
    <w:rsid w:val="004763DC"/>
    <w:rsid w:val="004812E9"/>
    <w:rsid w:val="00495ACE"/>
    <w:rsid w:val="004A19AB"/>
    <w:rsid w:val="004B0E7B"/>
    <w:rsid w:val="004B4F12"/>
    <w:rsid w:val="004D4C89"/>
    <w:rsid w:val="004D7151"/>
    <w:rsid w:val="004F3D81"/>
    <w:rsid w:val="004F5D85"/>
    <w:rsid w:val="004F70AE"/>
    <w:rsid w:val="00502074"/>
    <w:rsid w:val="00502938"/>
    <w:rsid w:val="00511B79"/>
    <w:rsid w:val="00516454"/>
    <w:rsid w:val="00522A4D"/>
    <w:rsid w:val="00524B7F"/>
    <w:rsid w:val="005322AE"/>
    <w:rsid w:val="00550F37"/>
    <w:rsid w:val="005671C4"/>
    <w:rsid w:val="005774B6"/>
    <w:rsid w:val="005961AA"/>
    <w:rsid w:val="005A11FE"/>
    <w:rsid w:val="005A2475"/>
    <w:rsid w:val="005A4419"/>
    <w:rsid w:val="005B567A"/>
    <w:rsid w:val="005B5D15"/>
    <w:rsid w:val="005C0F9D"/>
    <w:rsid w:val="005C26BB"/>
    <w:rsid w:val="005D2FBE"/>
    <w:rsid w:val="005D67A6"/>
    <w:rsid w:val="005D76C9"/>
    <w:rsid w:val="00601CBC"/>
    <w:rsid w:val="00604625"/>
    <w:rsid w:val="0060771B"/>
    <w:rsid w:val="00612B9B"/>
    <w:rsid w:val="00620C42"/>
    <w:rsid w:val="006335F4"/>
    <w:rsid w:val="006625EE"/>
    <w:rsid w:val="00681595"/>
    <w:rsid w:val="00685018"/>
    <w:rsid w:val="00687B22"/>
    <w:rsid w:val="00691E46"/>
    <w:rsid w:val="0069223F"/>
    <w:rsid w:val="006C2CF9"/>
    <w:rsid w:val="006E57A3"/>
    <w:rsid w:val="00703382"/>
    <w:rsid w:val="00704150"/>
    <w:rsid w:val="00710830"/>
    <w:rsid w:val="00722336"/>
    <w:rsid w:val="007371B0"/>
    <w:rsid w:val="00744990"/>
    <w:rsid w:val="00751302"/>
    <w:rsid w:val="00753CEE"/>
    <w:rsid w:val="0075406F"/>
    <w:rsid w:val="00761481"/>
    <w:rsid w:val="00767F45"/>
    <w:rsid w:val="00773F46"/>
    <w:rsid w:val="007772A4"/>
    <w:rsid w:val="00796998"/>
    <w:rsid w:val="007C2A00"/>
    <w:rsid w:val="007C5C15"/>
    <w:rsid w:val="007D0A13"/>
    <w:rsid w:val="007D3FE5"/>
    <w:rsid w:val="007D6002"/>
    <w:rsid w:val="007E22F3"/>
    <w:rsid w:val="007F2CFF"/>
    <w:rsid w:val="00800E6B"/>
    <w:rsid w:val="008068C6"/>
    <w:rsid w:val="008142AB"/>
    <w:rsid w:val="00822308"/>
    <w:rsid w:val="00822335"/>
    <w:rsid w:val="008273E0"/>
    <w:rsid w:val="0084188B"/>
    <w:rsid w:val="00842BF8"/>
    <w:rsid w:val="00850BE1"/>
    <w:rsid w:val="008517B9"/>
    <w:rsid w:val="008559EB"/>
    <w:rsid w:val="00860E48"/>
    <w:rsid w:val="00867CC1"/>
    <w:rsid w:val="0087230D"/>
    <w:rsid w:val="00875998"/>
    <w:rsid w:val="00895E98"/>
    <w:rsid w:val="008A150D"/>
    <w:rsid w:val="008B2159"/>
    <w:rsid w:val="008D17CA"/>
    <w:rsid w:val="008D70B0"/>
    <w:rsid w:val="008E06BE"/>
    <w:rsid w:val="008E21B6"/>
    <w:rsid w:val="00902462"/>
    <w:rsid w:val="00925375"/>
    <w:rsid w:val="00932D10"/>
    <w:rsid w:val="009444CD"/>
    <w:rsid w:val="0094546E"/>
    <w:rsid w:val="009472F6"/>
    <w:rsid w:val="009573AE"/>
    <w:rsid w:val="00962D93"/>
    <w:rsid w:val="00965B9A"/>
    <w:rsid w:val="0097370C"/>
    <w:rsid w:val="0098329C"/>
    <w:rsid w:val="00984AB0"/>
    <w:rsid w:val="00991A64"/>
    <w:rsid w:val="0099538D"/>
    <w:rsid w:val="009A0FC8"/>
    <w:rsid w:val="009B27F2"/>
    <w:rsid w:val="009B41BA"/>
    <w:rsid w:val="009B700E"/>
    <w:rsid w:val="009C5A69"/>
    <w:rsid w:val="009C5E77"/>
    <w:rsid w:val="009D7FE5"/>
    <w:rsid w:val="009E556A"/>
    <w:rsid w:val="009F71E4"/>
    <w:rsid w:val="00A040BC"/>
    <w:rsid w:val="00A04D30"/>
    <w:rsid w:val="00A05F99"/>
    <w:rsid w:val="00A15955"/>
    <w:rsid w:val="00A16465"/>
    <w:rsid w:val="00A2240F"/>
    <w:rsid w:val="00A25EC3"/>
    <w:rsid w:val="00A34D68"/>
    <w:rsid w:val="00A364A4"/>
    <w:rsid w:val="00A37C5E"/>
    <w:rsid w:val="00A42201"/>
    <w:rsid w:val="00A42BF7"/>
    <w:rsid w:val="00A470C7"/>
    <w:rsid w:val="00A52AFF"/>
    <w:rsid w:val="00A53EC3"/>
    <w:rsid w:val="00A749C7"/>
    <w:rsid w:val="00A7762B"/>
    <w:rsid w:val="00A90E66"/>
    <w:rsid w:val="00AA23FA"/>
    <w:rsid w:val="00AA6EFD"/>
    <w:rsid w:val="00AB44D6"/>
    <w:rsid w:val="00AB78DA"/>
    <w:rsid w:val="00AC346C"/>
    <w:rsid w:val="00AC61CB"/>
    <w:rsid w:val="00AC777D"/>
    <w:rsid w:val="00AF65E3"/>
    <w:rsid w:val="00AF7CA6"/>
    <w:rsid w:val="00B10795"/>
    <w:rsid w:val="00B1184D"/>
    <w:rsid w:val="00B11BE1"/>
    <w:rsid w:val="00B17D63"/>
    <w:rsid w:val="00B31C2F"/>
    <w:rsid w:val="00B37E8C"/>
    <w:rsid w:val="00B476FD"/>
    <w:rsid w:val="00B84F38"/>
    <w:rsid w:val="00BB21BE"/>
    <w:rsid w:val="00BB2AF8"/>
    <w:rsid w:val="00BD70D4"/>
    <w:rsid w:val="00BE3960"/>
    <w:rsid w:val="00BE52FD"/>
    <w:rsid w:val="00BF7DC1"/>
    <w:rsid w:val="00C04BA9"/>
    <w:rsid w:val="00C14535"/>
    <w:rsid w:val="00C2203A"/>
    <w:rsid w:val="00C22994"/>
    <w:rsid w:val="00C2416D"/>
    <w:rsid w:val="00C34CED"/>
    <w:rsid w:val="00C73F5E"/>
    <w:rsid w:val="00C751B9"/>
    <w:rsid w:val="00C859C4"/>
    <w:rsid w:val="00C86928"/>
    <w:rsid w:val="00C92FE2"/>
    <w:rsid w:val="00CA0D29"/>
    <w:rsid w:val="00CC3A25"/>
    <w:rsid w:val="00CC3D06"/>
    <w:rsid w:val="00CE3B42"/>
    <w:rsid w:val="00CE7856"/>
    <w:rsid w:val="00CF36E4"/>
    <w:rsid w:val="00D0119F"/>
    <w:rsid w:val="00D1344E"/>
    <w:rsid w:val="00D14B44"/>
    <w:rsid w:val="00D270B5"/>
    <w:rsid w:val="00D46C11"/>
    <w:rsid w:val="00D7398D"/>
    <w:rsid w:val="00D928F4"/>
    <w:rsid w:val="00D93438"/>
    <w:rsid w:val="00DC5874"/>
    <w:rsid w:val="00DC5992"/>
    <w:rsid w:val="00DD5E99"/>
    <w:rsid w:val="00DD67AC"/>
    <w:rsid w:val="00DE2840"/>
    <w:rsid w:val="00DF4CE8"/>
    <w:rsid w:val="00DF52F2"/>
    <w:rsid w:val="00DF5983"/>
    <w:rsid w:val="00E0236A"/>
    <w:rsid w:val="00E21C89"/>
    <w:rsid w:val="00E42939"/>
    <w:rsid w:val="00E65783"/>
    <w:rsid w:val="00E72BB3"/>
    <w:rsid w:val="00E731E8"/>
    <w:rsid w:val="00E81A1D"/>
    <w:rsid w:val="00E81BC0"/>
    <w:rsid w:val="00E91D07"/>
    <w:rsid w:val="00E9359F"/>
    <w:rsid w:val="00EA3407"/>
    <w:rsid w:val="00EA3E82"/>
    <w:rsid w:val="00EC345D"/>
    <w:rsid w:val="00EC3B76"/>
    <w:rsid w:val="00EC48E6"/>
    <w:rsid w:val="00EC7FD1"/>
    <w:rsid w:val="00EE1A01"/>
    <w:rsid w:val="00EF4199"/>
    <w:rsid w:val="00EF4C67"/>
    <w:rsid w:val="00F0520C"/>
    <w:rsid w:val="00F109D9"/>
    <w:rsid w:val="00F24657"/>
    <w:rsid w:val="00F31AA2"/>
    <w:rsid w:val="00F32692"/>
    <w:rsid w:val="00F3437E"/>
    <w:rsid w:val="00F36C83"/>
    <w:rsid w:val="00F4090C"/>
    <w:rsid w:val="00F618F9"/>
    <w:rsid w:val="00F66358"/>
    <w:rsid w:val="00F67981"/>
    <w:rsid w:val="00F70B3B"/>
    <w:rsid w:val="00F716DC"/>
    <w:rsid w:val="00F753A6"/>
    <w:rsid w:val="00F819DE"/>
    <w:rsid w:val="00F83E6D"/>
    <w:rsid w:val="00F86EA0"/>
    <w:rsid w:val="00FA577B"/>
    <w:rsid w:val="00FB2477"/>
    <w:rsid w:val="00FB2725"/>
    <w:rsid w:val="00FC3ADD"/>
    <w:rsid w:val="00FC41C3"/>
    <w:rsid w:val="00FC4CA8"/>
    <w:rsid w:val="00FD2D23"/>
    <w:rsid w:val="00FD4982"/>
    <w:rsid w:val="00FF52E9"/>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F31A05"/>
  <w15:chartTrackingRefBased/>
  <w15:docId w15:val="{BB7AE773-255C-44F4-8ADA-F40DD8F16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7C5E"/>
    <w:pPr>
      <w:pBdr>
        <w:bottom w:val="thinThickSmallGap" w:sz="24" w:space="1" w:color="auto"/>
      </w:pBdr>
      <w:spacing w:line="360" w:lineRule="auto"/>
      <w:jc w:val="center"/>
      <w:outlineLvl w:val="0"/>
    </w:pPr>
    <w:rPr>
      <w:rFonts w:ascii="Times New Roman" w:hAnsi="Times New Roman" w:cs="Times New Roman"/>
      <w:b/>
      <w:bCs/>
      <w:kern w:val="0"/>
      <w:sz w:val="32"/>
      <w:szCs w:val="32"/>
      <w:lang w:val="en-US" w:bidi="ar-SA"/>
      <w14:ligatures w14:val="none"/>
    </w:rPr>
  </w:style>
  <w:style w:type="paragraph" w:styleId="Heading2">
    <w:name w:val="heading 2"/>
    <w:basedOn w:val="Normal"/>
    <w:next w:val="Normal"/>
    <w:link w:val="Heading2Char"/>
    <w:uiPriority w:val="9"/>
    <w:unhideWhenUsed/>
    <w:qFormat/>
    <w:rsid w:val="00A37C5E"/>
    <w:pPr>
      <w:numPr>
        <w:ilvl w:val="1"/>
        <w:numId w:val="6"/>
      </w:numPr>
      <w:spacing w:after="0" w:line="360" w:lineRule="auto"/>
      <w:jc w:val="both"/>
      <w:outlineLvl w:val="1"/>
    </w:pPr>
    <w:rPr>
      <w:rFonts w:ascii="Times New Roman" w:hAnsi="Times New Roman" w:cs="Times New Roman"/>
      <w:b/>
      <w:bCs/>
      <w:kern w:val="0"/>
      <w:sz w:val="28"/>
      <w:szCs w:val="28"/>
      <w:lang w:val="en-US" w:bidi="ar-SA"/>
      <w14:ligatures w14:val="none"/>
    </w:rPr>
  </w:style>
  <w:style w:type="paragraph" w:styleId="Heading3">
    <w:name w:val="heading 3"/>
    <w:basedOn w:val="Normal"/>
    <w:next w:val="Normal"/>
    <w:link w:val="Heading3Char"/>
    <w:uiPriority w:val="9"/>
    <w:unhideWhenUsed/>
    <w:qFormat/>
    <w:rsid w:val="00A37C5E"/>
    <w:pPr>
      <w:keepNext/>
      <w:keepLines/>
      <w:numPr>
        <w:ilvl w:val="2"/>
        <w:numId w:val="6"/>
      </w:numPr>
      <w:spacing w:after="0" w:line="360" w:lineRule="auto"/>
      <w:jc w:val="both"/>
      <w:outlineLvl w:val="2"/>
    </w:pPr>
    <w:rPr>
      <w:rFonts w:ascii="Times New Roman" w:eastAsiaTheme="majorEastAsia" w:hAnsi="Times New Roman" w:cs="Times New Roman"/>
      <w:b/>
      <w:bCs/>
      <w:kern w:val="0"/>
      <w:sz w:val="24"/>
      <w:szCs w:val="24"/>
      <w:lang w:val="en-US" w:bidi="ar-SA"/>
      <w14:ligatures w14:val="none"/>
    </w:rPr>
  </w:style>
  <w:style w:type="paragraph" w:styleId="Heading4">
    <w:name w:val="heading 4"/>
    <w:basedOn w:val="Normal"/>
    <w:next w:val="Normal"/>
    <w:link w:val="Heading4Char"/>
    <w:uiPriority w:val="9"/>
    <w:semiHidden/>
    <w:unhideWhenUsed/>
    <w:qFormat/>
    <w:rsid w:val="00522A4D"/>
    <w:pPr>
      <w:keepNext/>
      <w:keepLines/>
      <w:numPr>
        <w:ilvl w:val="3"/>
        <w:numId w:val="6"/>
      </w:numPr>
      <w:spacing w:before="40" w:after="0"/>
      <w:outlineLvl w:val="3"/>
    </w:pPr>
    <w:rPr>
      <w:rFonts w:asciiTheme="majorHAnsi" w:eastAsiaTheme="majorEastAsia" w:hAnsiTheme="majorHAnsi" w:cstheme="majorBidi"/>
      <w:i/>
      <w:iCs/>
      <w:color w:val="2F5496" w:themeColor="accent1" w:themeShade="BF"/>
      <w:kern w:val="0"/>
      <w:szCs w:val="22"/>
      <w:lang w:val="en-US" w:bidi="ar-SA"/>
      <w14:ligatures w14:val="none"/>
    </w:rPr>
  </w:style>
  <w:style w:type="paragraph" w:styleId="Heading5">
    <w:name w:val="heading 5"/>
    <w:basedOn w:val="Normal"/>
    <w:next w:val="Normal"/>
    <w:link w:val="Heading5Char"/>
    <w:uiPriority w:val="9"/>
    <w:semiHidden/>
    <w:unhideWhenUsed/>
    <w:qFormat/>
    <w:rsid w:val="00522A4D"/>
    <w:pPr>
      <w:keepNext/>
      <w:keepLines/>
      <w:numPr>
        <w:ilvl w:val="4"/>
        <w:numId w:val="6"/>
      </w:numPr>
      <w:spacing w:before="40" w:after="0"/>
      <w:outlineLvl w:val="4"/>
    </w:pPr>
    <w:rPr>
      <w:rFonts w:asciiTheme="majorHAnsi" w:eastAsiaTheme="majorEastAsia" w:hAnsiTheme="majorHAnsi" w:cstheme="majorBidi"/>
      <w:color w:val="2F5496" w:themeColor="accent1" w:themeShade="BF"/>
      <w:kern w:val="0"/>
      <w:szCs w:val="22"/>
      <w:lang w:val="en-US" w:bidi="ar-SA"/>
      <w14:ligatures w14:val="none"/>
    </w:rPr>
  </w:style>
  <w:style w:type="paragraph" w:styleId="Heading6">
    <w:name w:val="heading 6"/>
    <w:basedOn w:val="Normal"/>
    <w:next w:val="Normal"/>
    <w:link w:val="Heading6Char"/>
    <w:uiPriority w:val="9"/>
    <w:semiHidden/>
    <w:unhideWhenUsed/>
    <w:qFormat/>
    <w:rsid w:val="00522A4D"/>
    <w:pPr>
      <w:keepNext/>
      <w:keepLines/>
      <w:numPr>
        <w:ilvl w:val="5"/>
        <w:numId w:val="6"/>
      </w:numPr>
      <w:spacing w:before="40" w:after="0"/>
      <w:outlineLvl w:val="5"/>
    </w:pPr>
    <w:rPr>
      <w:rFonts w:asciiTheme="majorHAnsi" w:eastAsiaTheme="majorEastAsia" w:hAnsiTheme="majorHAnsi" w:cstheme="majorBidi"/>
      <w:color w:val="1F3763" w:themeColor="accent1" w:themeShade="7F"/>
      <w:kern w:val="0"/>
      <w:szCs w:val="22"/>
      <w:lang w:val="en-US" w:bidi="ar-SA"/>
      <w14:ligatures w14:val="none"/>
    </w:rPr>
  </w:style>
  <w:style w:type="paragraph" w:styleId="Heading7">
    <w:name w:val="heading 7"/>
    <w:basedOn w:val="Normal"/>
    <w:next w:val="Normal"/>
    <w:link w:val="Heading7Char"/>
    <w:uiPriority w:val="9"/>
    <w:semiHidden/>
    <w:unhideWhenUsed/>
    <w:qFormat/>
    <w:rsid w:val="00522A4D"/>
    <w:pPr>
      <w:keepNext/>
      <w:keepLines/>
      <w:numPr>
        <w:ilvl w:val="6"/>
        <w:numId w:val="6"/>
      </w:numPr>
      <w:spacing w:before="40" w:after="0"/>
      <w:outlineLvl w:val="6"/>
    </w:pPr>
    <w:rPr>
      <w:rFonts w:asciiTheme="majorHAnsi" w:eastAsiaTheme="majorEastAsia" w:hAnsiTheme="majorHAnsi" w:cstheme="majorBidi"/>
      <w:i/>
      <w:iCs/>
      <w:color w:val="1F3763" w:themeColor="accent1" w:themeShade="7F"/>
      <w:kern w:val="0"/>
      <w:szCs w:val="22"/>
      <w:lang w:val="en-US" w:bidi="ar-SA"/>
      <w14:ligatures w14:val="none"/>
    </w:rPr>
  </w:style>
  <w:style w:type="paragraph" w:styleId="Heading8">
    <w:name w:val="heading 8"/>
    <w:basedOn w:val="Normal"/>
    <w:next w:val="Normal"/>
    <w:link w:val="Heading8Char"/>
    <w:uiPriority w:val="9"/>
    <w:semiHidden/>
    <w:unhideWhenUsed/>
    <w:qFormat/>
    <w:rsid w:val="00522A4D"/>
    <w:pPr>
      <w:keepNext/>
      <w:keepLines/>
      <w:numPr>
        <w:ilvl w:val="7"/>
        <w:numId w:val="1"/>
      </w:numPr>
      <w:spacing w:before="40" w:after="0"/>
      <w:outlineLvl w:val="7"/>
    </w:pPr>
    <w:rPr>
      <w:rFonts w:asciiTheme="majorHAnsi" w:eastAsiaTheme="majorEastAsia" w:hAnsiTheme="majorHAnsi" w:cstheme="majorBidi"/>
      <w:color w:val="272727" w:themeColor="text1" w:themeTint="D8"/>
      <w:kern w:val="0"/>
      <w:sz w:val="21"/>
      <w:szCs w:val="21"/>
      <w:lang w:val="en-US" w:bidi="ar-SA"/>
      <w14:ligatures w14:val="none"/>
    </w:rPr>
  </w:style>
  <w:style w:type="paragraph" w:styleId="Heading9">
    <w:name w:val="heading 9"/>
    <w:basedOn w:val="Normal"/>
    <w:next w:val="Normal"/>
    <w:link w:val="Heading9Char"/>
    <w:uiPriority w:val="9"/>
    <w:semiHidden/>
    <w:unhideWhenUsed/>
    <w:qFormat/>
    <w:rsid w:val="00522A4D"/>
    <w:pPr>
      <w:keepNext/>
      <w:keepLines/>
      <w:numPr>
        <w:ilvl w:val="8"/>
        <w:numId w:val="6"/>
      </w:numPr>
      <w:spacing w:before="40" w:after="0"/>
      <w:outlineLvl w:val="8"/>
    </w:pPr>
    <w:rPr>
      <w:rFonts w:asciiTheme="majorHAnsi" w:eastAsiaTheme="majorEastAsia" w:hAnsiTheme="majorHAnsi" w:cstheme="majorBidi"/>
      <w:i/>
      <w:iCs/>
      <w:color w:val="272727" w:themeColor="text1" w:themeTint="D8"/>
      <w:kern w:val="0"/>
      <w:sz w:val="21"/>
      <w:szCs w:val="21"/>
      <w:lang w:val="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C5E"/>
    <w:rPr>
      <w:rFonts w:ascii="Times New Roman" w:hAnsi="Times New Roman" w:cs="Times New Roman"/>
      <w:b/>
      <w:bCs/>
      <w:kern w:val="0"/>
      <w:sz w:val="32"/>
      <w:szCs w:val="32"/>
      <w:lang w:val="en-US" w:bidi="ar-SA"/>
      <w14:ligatures w14:val="none"/>
    </w:rPr>
  </w:style>
  <w:style w:type="character" w:customStyle="1" w:styleId="Heading2Char">
    <w:name w:val="Heading 2 Char"/>
    <w:basedOn w:val="DefaultParagraphFont"/>
    <w:link w:val="Heading2"/>
    <w:uiPriority w:val="9"/>
    <w:rsid w:val="00A37C5E"/>
    <w:rPr>
      <w:rFonts w:ascii="Times New Roman" w:hAnsi="Times New Roman" w:cs="Times New Roman"/>
      <w:b/>
      <w:bCs/>
      <w:kern w:val="0"/>
      <w:sz w:val="28"/>
      <w:szCs w:val="28"/>
      <w:lang w:val="en-US" w:bidi="ar-SA"/>
      <w14:ligatures w14:val="none"/>
    </w:rPr>
  </w:style>
  <w:style w:type="character" w:customStyle="1" w:styleId="Heading3Char">
    <w:name w:val="Heading 3 Char"/>
    <w:basedOn w:val="DefaultParagraphFont"/>
    <w:link w:val="Heading3"/>
    <w:uiPriority w:val="9"/>
    <w:rsid w:val="00A37C5E"/>
    <w:rPr>
      <w:rFonts w:ascii="Times New Roman" w:eastAsiaTheme="majorEastAsia" w:hAnsi="Times New Roman" w:cs="Times New Roman"/>
      <w:b/>
      <w:bCs/>
      <w:kern w:val="0"/>
      <w:sz w:val="24"/>
      <w:szCs w:val="24"/>
      <w:lang w:val="en-US" w:bidi="ar-SA"/>
      <w14:ligatures w14:val="none"/>
    </w:rPr>
  </w:style>
  <w:style w:type="character" w:customStyle="1" w:styleId="Heading4Char">
    <w:name w:val="Heading 4 Char"/>
    <w:basedOn w:val="DefaultParagraphFont"/>
    <w:link w:val="Heading4"/>
    <w:uiPriority w:val="9"/>
    <w:semiHidden/>
    <w:rsid w:val="00522A4D"/>
    <w:rPr>
      <w:rFonts w:asciiTheme="majorHAnsi" w:eastAsiaTheme="majorEastAsia" w:hAnsiTheme="majorHAnsi" w:cstheme="majorBidi"/>
      <w:i/>
      <w:iCs/>
      <w:color w:val="2F5496" w:themeColor="accent1" w:themeShade="BF"/>
      <w:kern w:val="0"/>
      <w:szCs w:val="22"/>
      <w:lang w:val="en-US" w:bidi="ar-SA"/>
      <w14:ligatures w14:val="none"/>
    </w:rPr>
  </w:style>
  <w:style w:type="character" w:customStyle="1" w:styleId="Heading5Char">
    <w:name w:val="Heading 5 Char"/>
    <w:basedOn w:val="DefaultParagraphFont"/>
    <w:link w:val="Heading5"/>
    <w:uiPriority w:val="9"/>
    <w:semiHidden/>
    <w:rsid w:val="00522A4D"/>
    <w:rPr>
      <w:rFonts w:asciiTheme="majorHAnsi" w:eastAsiaTheme="majorEastAsia" w:hAnsiTheme="majorHAnsi" w:cstheme="majorBidi"/>
      <w:color w:val="2F5496" w:themeColor="accent1" w:themeShade="BF"/>
      <w:kern w:val="0"/>
      <w:szCs w:val="22"/>
      <w:lang w:val="en-US" w:bidi="ar-SA"/>
      <w14:ligatures w14:val="none"/>
    </w:rPr>
  </w:style>
  <w:style w:type="character" w:customStyle="1" w:styleId="Heading6Char">
    <w:name w:val="Heading 6 Char"/>
    <w:basedOn w:val="DefaultParagraphFont"/>
    <w:link w:val="Heading6"/>
    <w:uiPriority w:val="9"/>
    <w:semiHidden/>
    <w:rsid w:val="00522A4D"/>
    <w:rPr>
      <w:rFonts w:asciiTheme="majorHAnsi" w:eastAsiaTheme="majorEastAsia" w:hAnsiTheme="majorHAnsi" w:cstheme="majorBidi"/>
      <w:color w:val="1F3763" w:themeColor="accent1" w:themeShade="7F"/>
      <w:kern w:val="0"/>
      <w:szCs w:val="22"/>
      <w:lang w:val="en-US" w:bidi="ar-SA"/>
      <w14:ligatures w14:val="none"/>
    </w:rPr>
  </w:style>
  <w:style w:type="character" w:customStyle="1" w:styleId="Heading7Char">
    <w:name w:val="Heading 7 Char"/>
    <w:basedOn w:val="DefaultParagraphFont"/>
    <w:link w:val="Heading7"/>
    <w:uiPriority w:val="9"/>
    <w:semiHidden/>
    <w:rsid w:val="00522A4D"/>
    <w:rPr>
      <w:rFonts w:asciiTheme="majorHAnsi" w:eastAsiaTheme="majorEastAsia" w:hAnsiTheme="majorHAnsi" w:cstheme="majorBidi"/>
      <w:i/>
      <w:iCs/>
      <w:color w:val="1F3763" w:themeColor="accent1" w:themeShade="7F"/>
      <w:kern w:val="0"/>
      <w:szCs w:val="22"/>
      <w:lang w:val="en-US" w:bidi="ar-SA"/>
      <w14:ligatures w14:val="none"/>
    </w:rPr>
  </w:style>
  <w:style w:type="character" w:customStyle="1" w:styleId="Heading8Char">
    <w:name w:val="Heading 8 Char"/>
    <w:basedOn w:val="DefaultParagraphFont"/>
    <w:link w:val="Heading8"/>
    <w:uiPriority w:val="9"/>
    <w:semiHidden/>
    <w:rsid w:val="00522A4D"/>
    <w:rPr>
      <w:rFonts w:asciiTheme="majorHAnsi" w:eastAsiaTheme="majorEastAsia" w:hAnsiTheme="majorHAnsi" w:cstheme="majorBidi"/>
      <w:color w:val="272727" w:themeColor="text1" w:themeTint="D8"/>
      <w:kern w:val="0"/>
      <w:sz w:val="21"/>
      <w:szCs w:val="21"/>
      <w:lang w:val="en-US" w:bidi="ar-SA"/>
      <w14:ligatures w14:val="none"/>
    </w:rPr>
  </w:style>
  <w:style w:type="character" w:customStyle="1" w:styleId="Heading9Char">
    <w:name w:val="Heading 9 Char"/>
    <w:basedOn w:val="DefaultParagraphFont"/>
    <w:link w:val="Heading9"/>
    <w:uiPriority w:val="9"/>
    <w:semiHidden/>
    <w:rsid w:val="00522A4D"/>
    <w:rPr>
      <w:rFonts w:asciiTheme="majorHAnsi" w:eastAsiaTheme="majorEastAsia" w:hAnsiTheme="majorHAnsi" w:cstheme="majorBidi"/>
      <w:i/>
      <w:iCs/>
      <w:color w:val="272727" w:themeColor="text1" w:themeTint="D8"/>
      <w:kern w:val="0"/>
      <w:sz w:val="21"/>
      <w:szCs w:val="21"/>
      <w:lang w:val="en-US" w:bidi="ar-SA"/>
      <w14:ligatures w14:val="none"/>
    </w:rPr>
  </w:style>
  <w:style w:type="character" w:styleId="Hyperlink">
    <w:name w:val="Hyperlink"/>
    <w:basedOn w:val="DefaultParagraphFont"/>
    <w:uiPriority w:val="99"/>
    <w:unhideWhenUsed/>
    <w:rsid w:val="00753CEE"/>
    <w:rPr>
      <w:color w:val="0563C1" w:themeColor="hyperlink"/>
      <w:u w:val="single"/>
    </w:rPr>
  </w:style>
  <w:style w:type="character" w:styleId="UnresolvedMention">
    <w:name w:val="Unresolved Mention"/>
    <w:basedOn w:val="DefaultParagraphFont"/>
    <w:uiPriority w:val="99"/>
    <w:semiHidden/>
    <w:unhideWhenUsed/>
    <w:rsid w:val="00753CEE"/>
    <w:rPr>
      <w:color w:val="605E5C"/>
      <w:shd w:val="clear" w:color="auto" w:fill="E1DFDD"/>
    </w:rPr>
  </w:style>
  <w:style w:type="paragraph" w:styleId="ListParagraph">
    <w:name w:val="List Paragraph"/>
    <w:basedOn w:val="Normal"/>
    <w:uiPriority w:val="34"/>
    <w:qFormat/>
    <w:rsid w:val="00A25EC3"/>
    <w:pPr>
      <w:ind w:left="720"/>
      <w:contextualSpacing/>
    </w:pPr>
  </w:style>
  <w:style w:type="paragraph" w:styleId="Header">
    <w:name w:val="header"/>
    <w:basedOn w:val="Normal"/>
    <w:link w:val="HeaderChar"/>
    <w:uiPriority w:val="99"/>
    <w:unhideWhenUsed/>
    <w:rsid w:val="00620C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0C42"/>
  </w:style>
  <w:style w:type="paragraph" w:styleId="Footer">
    <w:name w:val="footer"/>
    <w:basedOn w:val="Normal"/>
    <w:link w:val="FooterChar"/>
    <w:uiPriority w:val="99"/>
    <w:unhideWhenUsed/>
    <w:rsid w:val="00620C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0C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534063">
      <w:bodyDiv w:val="1"/>
      <w:marLeft w:val="0"/>
      <w:marRight w:val="0"/>
      <w:marTop w:val="0"/>
      <w:marBottom w:val="0"/>
      <w:divBdr>
        <w:top w:val="none" w:sz="0" w:space="0" w:color="auto"/>
        <w:left w:val="none" w:sz="0" w:space="0" w:color="auto"/>
        <w:bottom w:val="none" w:sz="0" w:space="0" w:color="auto"/>
        <w:right w:val="none" w:sz="0" w:space="0" w:color="auto"/>
      </w:divBdr>
      <w:divsChild>
        <w:div w:id="1188832702">
          <w:marLeft w:val="0"/>
          <w:marRight w:val="0"/>
          <w:marTop w:val="0"/>
          <w:marBottom w:val="0"/>
          <w:divBdr>
            <w:top w:val="none" w:sz="0" w:space="0" w:color="auto"/>
            <w:left w:val="none" w:sz="0" w:space="0" w:color="auto"/>
            <w:bottom w:val="none" w:sz="0" w:space="0" w:color="auto"/>
            <w:right w:val="none" w:sz="0" w:space="0" w:color="auto"/>
          </w:divBdr>
        </w:div>
      </w:divsChild>
    </w:div>
    <w:div w:id="225651863">
      <w:bodyDiv w:val="1"/>
      <w:marLeft w:val="0"/>
      <w:marRight w:val="0"/>
      <w:marTop w:val="0"/>
      <w:marBottom w:val="0"/>
      <w:divBdr>
        <w:top w:val="none" w:sz="0" w:space="0" w:color="auto"/>
        <w:left w:val="none" w:sz="0" w:space="0" w:color="auto"/>
        <w:bottom w:val="none" w:sz="0" w:space="0" w:color="auto"/>
        <w:right w:val="none" w:sz="0" w:space="0" w:color="auto"/>
      </w:divBdr>
    </w:div>
    <w:div w:id="233315495">
      <w:bodyDiv w:val="1"/>
      <w:marLeft w:val="0"/>
      <w:marRight w:val="0"/>
      <w:marTop w:val="0"/>
      <w:marBottom w:val="0"/>
      <w:divBdr>
        <w:top w:val="none" w:sz="0" w:space="0" w:color="auto"/>
        <w:left w:val="none" w:sz="0" w:space="0" w:color="auto"/>
        <w:bottom w:val="none" w:sz="0" w:space="0" w:color="auto"/>
        <w:right w:val="none" w:sz="0" w:space="0" w:color="auto"/>
      </w:divBdr>
      <w:divsChild>
        <w:div w:id="21592957">
          <w:marLeft w:val="0"/>
          <w:marRight w:val="0"/>
          <w:marTop w:val="0"/>
          <w:marBottom w:val="240"/>
          <w:divBdr>
            <w:top w:val="none" w:sz="0" w:space="0" w:color="auto"/>
            <w:left w:val="none" w:sz="0" w:space="0" w:color="auto"/>
            <w:bottom w:val="none" w:sz="0" w:space="0" w:color="auto"/>
            <w:right w:val="none" w:sz="0" w:space="0" w:color="auto"/>
          </w:divBdr>
          <w:divsChild>
            <w:div w:id="1600916454">
              <w:marLeft w:val="0"/>
              <w:marRight w:val="0"/>
              <w:marTop w:val="0"/>
              <w:marBottom w:val="0"/>
              <w:divBdr>
                <w:top w:val="none" w:sz="0" w:space="0" w:color="auto"/>
                <w:left w:val="none" w:sz="0" w:space="0" w:color="auto"/>
                <w:bottom w:val="none" w:sz="0" w:space="0" w:color="auto"/>
                <w:right w:val="none" w:sz="0" w:space="0" w:color="auto"/>
              </w:divBdr>
              <w:divsChild>
                <w:div w:id="1543902335">
                  <w:marLeft w:val="0"/>
                  <w:marRight w:val="0"/>
                  <w:marTop w:val="0"/>
                  <w:marBottom w:val="240"/>
                  <w:divBdr>
                    <w:top w:val="none" w:sz="0" w:space="0" w:color="auto"/>
                    <w:left w:val="none" w:sz="0" w:space="0" w:color="auto"/>
                    <w:bottom w:val="none" w:sz="0" w:space="0" w:color="auto"/>
                    <w:right w:val="none" w:sz="0" w:space="0" w:color="auto"/>
                  </w:divBdr>
                  <w:divsChild>
                    <w:div w:id="199853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957385">
      <w:bodyDiv w:val="1"/>
      <w:marLeft w:val="0"/>
      <w:marRight w:val="0"/>
      <w:marTop w:val="0"/>
      <w:marBottom w:val="0"/>
      <w:divBdr>
        <w:top w:val="none" w:sz="0" w:space="0" w:color="auto"/>
        <w:left w:val="none" w:sz="0" w:space="0" w:color="auto"/>
        <w:bottom w:val="none" w:sz="0" w:space="0" w:color="auto"/>
        <w:right w:val="none" w:sz="0" w:space="0" w:color="auto"/>
      </w:divBdr>
    </w:div>
    <w:div w:id="284699237">
      <w:bodyDiv w:val="1"/>
      <w:marLeft w:val="0"/>
      <w:marRight w:val="0"/>
      <w:marTop w:val="0"/>
      <w:marBottom w:val="0"/>
      <w:divBdr>
        <w:top w:val="none" w:sz="0" w:space="0" w:color="auto"/>
        <w:left w:val="none" w:sz="0" w:space="0" w:color="auto"/>
        <w:bottom w:val="none" w:sz="0" w:space="0" w:color="auto"/>
        <w:right w:val="none" w:sz="0" w:space="0" w:color="auto"/>
      </w:divBdr>
      <w:divsChild>
        <w:div w:id="1588029674">
          <w:marLeft w:val="0"/>
          <w:marRight w:val="0"/>
          <w:marTop w:val="0"/>
          <w:marBottom w:val="240"/>
          <w:divBdr>
            <w:top w:val="none" w:sz="0" w:space="0" w:color="auto"/>
            <w:left w:val="none" w:sz="0" w:space="0" w:color="auto"/>
            <w:bottom w:val="none" w:sz="0" w:space="0" w:color="auto"/>
            <w:right w:val="none" w:sz="0" w:space="0" w:color="auto"/>
          </w:divBdr>
          <w:divsChild>
            <w:div w:id="848257707">
              <w:marLeft w:val="0"/>
              <w:marRight w:val="0"/>
              <w:marTop w:val="0"/>
              <w:marBottom w:val="0"/>
              <w:divBdr>
                <w:top w:val="none" w:sz="0" w:space="0" w:color="auto"/>
                <w:left w:val="none" w:sz="0" w:space="0" w:color="auto"/>
                <w:bottom w:val="none" w:sz="0" w:space="0" w:color="auto"/>
                <w:right w:val="none" w:sz="0" w:space="0" w:color="auto"/>
              </w:divBdr>
              <w:divsChild>
                <w:div w:id="1717468060">
                  <w:marLeft w:val="0"/>
                  <w:marRight w:val="0"/>
                  <w:marTop w:val="0"/>
                  <w:marBottom w:val="240"/>
                  <w:divBdr>
                    <w:top w:val="none" w:sz="0" w:space="0" w:color="auto"/>
                    <w:left w:val="none" w:sz="0" w:space="0" w:color="auto"/>
                    <w:bottom w:val="none" w:sz="0" w:space="0" w:color="auto"/>
                    <w:right w:val="none" w:sz="0" w:space="0" w:color="auto"/>
                  </w:divBdr>
                  <w:divsChild>
                    <w:div w:id="95193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939615">
      <w:bodyDiv w:val="1"/>
      <w:marLeft w:val="0"/>
      <w:marRight w:val="0"/>
      <w:marTop w:val="0"/>
      <w:marBottom w:val="0"/>
      <w:divBdr>
        <w:top w:val="none" w:sz="0" w:space="0" w:color="auto"/>
        <w:left w:val="none" w:sz="0" w:space="0" w:color="auto"/>
        <w:bottom w:val="none" w:sz="0" w:space="0" w:color="auto"/>
        <w:right w:val="none" w:sz="0" w:space="0" w:color="auto"/>
      </w:divBdr>
    </w:div>
    <w:div w:id="428895553">
      <w:bodyDiv w:val="1"/>
      <w:marLeft w:val="0"/>
      <w:marRight w:val="0"/>
      <w:marTop w:val="0"/>
      <w:marBottom w:val="0"/>
      <w:divBdr>
        <w:top w:val="none" w:sz="0" w:space="0" w:color="auto"/>
        <w:left w:val="none" w:sz="0" w:space="0" w:color="auto"/>
        <w:bottom w:val="none" w:sz="0" w:space="0" w:color="auto"/>
        <w:right w:val="none" w:sz="0" w:space="0" w:color="auto"/>
      </w:divBdr>
    </w:div>
    <w:div w:id="573319155">
      <w:bodyDiv w:val="1"/>
      <w:marLeft w:val="0"/>
      <w:marRight w:val="0"/>
      <w:marTop w:val="0"/>
      <w:marBottom w:val="0"/>
      <w:divBdr>
        <w:top w:val="none" w:sz="0" w:space="0" w:color="auto"/>
        <w:left w:val="none" w:sz="0" w:space="0" w:color="auto"/>
        <w:bottom w:val="none" w:sz="0" w:space="0" w:color="auto"/>
        <w:right w:val="none" w:sz="0" w:space="0" w:color="auto"/>
      </w:divBdr>
    </w:div>
    <w:div w:id="594442113">
      <w:bodyDiv w:val="1"/>
      <w:marLeft w:val="0"/>
      <w:marRight w:val="0"/>
      <w:marTop w:val="0"/>
      <w:marBottom w:val="0"/>
      <w:divBdr>
        <w:top w:val="none" w:sz="0" w:space="0" w:color="auto"/>
        <w:left w:val="none" w:sz="0" w:space="0" w:color="auto"/>
        <w:bottom w:val="none" w:sz="0" w:space="0" w:color="auto"/>
        <w:right w:val="none" w:sz="0" w:space="0" w:color="auto"/>
      </w:divBdr>
      <w:divsChild>
        <w:div w:id="1768306276">
          <w:marLeft w:val="0"/>
          <w:marRight w:val="0"/>
          <w:marTop w:val="0"/>
          <w:marBottom w:val="240"/>
          <w:divBdr>
            <w:top w:val="none" w:sz="0" w:space="0" w:color="auto"/>
            <w:left w:val="none" w:sz="0" w:space="0" w:color="auto"/>
            <w:bottom w:val="none" w:sz="0" w:space="0" w:color="auto"/>
            <w:right w:val="none" w:sz="0" w:space="0" w:color="auto"/>
          </w:divBdr>
          <w:divsChild>
            <w:div w:id="2099668395">
              <w:marLeft w:val="0"/>
              <w:marRight w:val="0"/>
              <w:marTop w:val="0"/>
              <w:marBottom w:val="0"/>
              <w:divBdr>
                <w:top w:val="none" w:sz="0" w:space="0" w:color="auto"/>
                <w:left w:val="none" w:sz="0" w:space="0" w:color="auto"/>
                <w:bottom w:val="none" w:sz="0" w:space="0" w:color="auto"/>
                <w:right w:val="none" w:sz="0" w:space="0" w:color="auto"/>
              </w:divBdr>
              <w:divsChild>
                <w:div w:id="1942566001">
                  <w:marLeft w:val="0"/>
                  <w:marRight w:val="0"/>
                  <w:marTop w:val="0"/>
                  <w:marBottom w:val="240"/>
                  <w:divBdr>
                    <w:top w:val="none" w:sz="0" w:space="0" w:color="auto"/>
                    <w:left w:val="none" w:sz="0" w:space="0" w:color="auto"/>
                    <w:bottom w:val="none" w:sz="0" w:space="0" w:color="auto"/>
                    <w:right w:val="none" w:sz="0" w:space="0" w:color="auto"/>
                  </w:divBdr>
                  <w:divsChild>
                    <w:div w:id="198496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282725">
      <w:bodyDiv w:val="1"/>
      <w:marLeft w:val="0"/>
      <w:marRight w:val="0"/>
      <w:marTop w:val="0"/>
      <w:marBottom w:val="0"/>
      <w:divBdr>
        <w:top w:val="none" w:sz="0" w:space="0" w:color="auto"/>
        <w:left w:val="none" w:sz="0" w:space="0" w:color="auto"/>
        <w:bottom w:val="none" w:sz="0" w:space="0" w:color="auto"/>
        <w:right w:val="none" w:sz="0" w:space="0" w:color="auto"/>
      </w:divBdr>
    </w:div>
    <w:div w:id="845442056">
      <w:bodyDiv w:val="1"/>
      <w:marLeft w:val="0"/>
      <w:marRight w:val="0"/>
      <w:marTop w:val="0"/>
      <w:marBottom w:val="0"/>
      <w:divBdr>
        <w:top w:val="none" w:sz="0" w:space="0" w:color="auto"/>
        <w:left w:val="none" w:sz="0" w:space="0" w:color="auto"/>
        <w:bottom w:val="none" w:sz="0" w:space="0" w:color="auto"/>
        <w:right w:val="none" w:sz="0" w:space="0" w:color="auto"/>
      </w:divBdr>
    </w:div>
    <w:div w:id="1005934364">
      <w:bodyDiv w:val="1"/>
      <w:marLeft w:val="0"/>
      <w:marRight w:val="0"/>
      <w:marTop w:val="0"/>
      <w:marBottom w:val="0"/>
      <w:divBdr>
        <w:top w:val="none" w:sz="0" w:space="0" w:color="auto"/>
        <w:left w:val="none" w:sz="0" w:space="0" w:color="auto"/>
        <w:bottom w:val="none" w:sz="0" w:space="0" w:color="auto"/>
        <w:right w:val="none" w:sz="0" w:space="0" w:color="auto"/>
      </w:divBdr>
      <w:divsChild>
        <w:div w:id="767047879">
          <w:marLeft w:val="0"/>
          <w:marRight w:val="0"/>
          <w:marTop w:val="0"/>
          <w:marBottom w:val="240"/>
          <w:divBdr>
            <w:top w:val="none" w:sz="0" w:space="0" w:color="auto"/>
            <w:left w:val="none" w:sz="0" w:space="0" w:color="auto"/>
            <w:bottom w:val="none" w:sz="0" w:space="0" w:color="auto"/>
            <w:right w:val="none" w:sz="0" w:space="0" w:color="auto"/>
          </w:divBdr>
          <w:divsChild>
            <w:div w:id="1710569580">
              <w:marLeft w:val="0"/>
              <w:marRight w:val="0"/>
              <w:marTop w:val="0"/>
              <w:marBottom w:val="0"/>
              <w:divBdr>
                <w:top w:val="none" w:sz="0" w:space="0" w:color="auto"/>
                <w:left w:val="none" w:sz="0" w:space="0" w:color="auto"/>
                <w:bottom w:val="none" w:sz="0" w:space="0" w:color="auto"/>
                <w:right w:val="none" w:sz="0" w:space="0" w:color="auto"/>
              </w:divBdr>
              <w:divsChild>
                <w:div w:id="290285338">
                  <w:marLeft w:val="0"/>
                  <w:marRight w:val="0"/>
                  <w:marTop w:val="0"/>
                  <w:marBottom w:val="240"/>
                  <w:divBdr>
                    <w:top w:val="none" w:sz="0" w:space="0" w:color="auto"/>
                    <w:left w:val="none" w:sz="0" w:space="0" w:color="auto"/>
                    <w:bottom w:val="none" w:sz="0" w:space="0" w:color="auto"/>
                    <w:right w:val="none" w:sz="0" w:space="0" w:color="auto"/>
                  </w:divBdr>
                  <w:divsChild>
                    <w:div w:id="157276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030530">
      <w:bodyDiv w:val="1"/>
      <w:marLeft w:val="0"/>
      <w:marRight w:val="0"/>
      <w:marTop w:val="0"/>
      <w:marBottom w:val="0"/>
      <w:divBdr>
        <w:top w:val="none" w:sz="0" w:space="0" w:color="auto"/>
        <w:left w:val="none" w:sz="0" w:space="0" w:color="auto"/>
        <w:bottom w:val="none" w:sz="0" w:space="0" w:color="auto"/>
        <w:right w:val="none" w:sz="0" w:space="0" w:color="auto"/>
      </w:divBdr>
    </w:div>
    <w:div w:id="1139690817">
      <w:bodyDiv w:val="1"/>
      <w:marLeft w:val="0"/>
      <w:marRight w:val="0"/>
      <w:marTop w:val="0"/>
      <w:marBottom w:val="0"/>
      <w:divBdr>
        <w:top w:val="none" w:sz="0" w:space="0" w:color="auto"/>
        <w:left w:val="none" w:sz="0" w:space="0" w:color="auto"/>
        <w:bottom w:val="none" w:sz="0" w:space="0" w:color="auto"/>
        <w:right w:val="none" w:sz="0" w:space="0" w:color="auto"/>
      </w:divBdr>
    </w:div>
    <w:div w:id="1171681835">
      <w:bodyDiv w:val="1"/>
      <w:marLeft w:val="0"/>
      <w:marRight w:val="0"/>
      <w:marTop w:val="0"/>
      <w:marBottom w:val="0"/>
      <w:divBdr>
        <w:top w:val="none" w:sz="0" w:space="0" w:color="auto"/>
        <w:left w:val="none" w:sz="0" w:space="0" w:color="auto"/>
        <w:bottom w:val="none" w:sz="0" w:space="0" w:color="auto"/>
        <w:right w:val="none" w:sz="0" w:space="0" w:color="auto"/>
      </w:divBdr>
    </w:div>
    <w:div w:id="1429037805">
      <w:bodyDiv w:val="1"/>
      <w:marLeft w:val="0"/>
      <w:marRight w:val="0"/>
      <w:marTop w:val="0"/>
      <w:marBottom w:val="0"/>
      <w:divBdr>
        <w:top w:val="none" w:sz="0" w:space="0" w:color="auto"/>
        <w:left w:val="none" w:sz="0" w:space="0" w:color="auto"/>
        <w:bottom w:val="none" w:sz="0" w:space="0" w:color="auto"/>
        <w:right w:val="none" w:sz="0" w:space="0" w:color="auto"/>
      </w:divBdr>
      <w:divsChild>
        <w:div w:id="553544917">
          <w:marLeft w:val="0"/>
          <w:marRight w:val="0"/>
          <w:marTop w:val="0"/>
          <w:marBottom w:val="0"/>
          <w:divBdr>
            <w:top w:val="none" w:sz="0" w:space="0" w:color="auto"/>
            <w:left w:val="none" w:sz="0" w:space="0" w:color="auto"/>
            <w:bottom w:val="none" w:sz="0" w:space="0" w:color="auto"/>
            <w:right w:val="none" w:sz="0" w:space="0" w:color="auto"/>
          </w:divBdr>
        </w:div>
      </w:divsChild>
    </w:div>
    <w:div w:id="1435126144">
      <w:bodyDiv w:val="1"/>
      <w:marLeft w:val="0"/>
      <w:marRight w:val="0"/>
      <w:marTop w:val="0"/>
      <w:marBottom w:val="0"/>
      <w:divBdr>
        <w:top w:val="none" w:sz="0" w:space="0" w:color="auto"/>
        <w:left w:val="none" w:sz="0" w:space="0" w:color="auto"/>
        <w:bottom w:val="none" w:sz="0" w:space="0" w:color="auto"/>
        <w:right w:val="none" w:sz="0" w:space="0" w:color="auto"/>
      </w:divBdr>
      <w:divsChild>
        <w:div w:id="897785573">
          <w:marLeft w:val="0"/>
          <w:marRight w:val="0"/>
          <w:marTop w:val="0"/>
          <w:marBottom w:val="0"/>
          <w:divBdr>
            <w:top w:val="none" w:sz="0" w:space="0" w:color="auto"/>
            <w:left w:val="none" w:sz="0" w:space="0" w:color="auto"/>
            <w:bottom w:val="none" w:sz="0" w:space="0" w:color="auto"/>
            <w:right w:val="none" w:sz="0" w:space="0" w:color="auto"/>
          </w:divBdr>
        </w:div>
      </w:divsChild>
    </w:div>
    <w:div w:id="1437560642">
      <w:bodyDiv w:val="1"/>
      <w:marLeft w:val="0"/>
      <w:marRight w:val="0"/>
      <w:marTop w:val="0"/>
      <w:marBottom w:val="0"/>
      <w:divBdr>
        <w:top w:val="none" w:sz="0" w:space="0" w:color="auto"/>
        <w:left w:val="none" w:sz="0" w:space="0" w:color="auto"/>
        <w:bottom w:val="none" w:sz="0" w:space="0" w:color="auto"/>
        <w:right w:val="none" w:sz="0" w:space="0" w:color="auto"/>
      </w:divBdr>
    </w:div>
    <w:div w:id="1484463325">
      <w:bodyDiv w:val="1"/>
      <w:marLeft w:val="0"/>
      <w:marRight w:val="0"/>
      <w:marTop w:val="0"/>
      <w:marBottom w:val="0"/>
      <w:divBdr>
        <w:top w:val="none" w:sz="0" w:space="0" w:color="auto"/>
        <w:left w:val="none" w:sz="0" w:space="0" w:color="auto"/>
        <w:bottom w:val="none" w:sz="0" w:space="0" w:color="auto"/>
        <w:right w:val="none" w:sz="0" w:space="0" w:color="auto"/>
      </w:divBdr>
    </w:div>
    <w:div w:id="1625886222">
      <w:bodyDiv w:val="1"/>
      <w:marLeft w:val="0"/>
      <w:marRight w:val="0"/>
      <w:marTop w:val="0"/>
      <w:marBottom w:val="0"/>
      <w:divBdr>
        <w:top w:val="none" w:sz="0" w:space="0" w:color="auto"/>
        <w:left w:val="none" w:sz="0" w:space="0" w:color="auto"/>
        <w:bottom w:val="none" w:sz="0" w:space="0" w:color="auto"/>
        <w:right w:val="none" w:sz="0" w:space="0" w:color="auto"/>
      </w:divBdr>
      <w:divsChild>
        <w:div w:id="1658800182">
          <w:marLeft w:val="0"/>
          <w:marRight w:val="0"/>
          <w:marTop w:val="0"/>
          <w:marBottom w:val="0"/>
          <w:divBdr>
            <w:top w:val="none" w:sz="0" w:space="0" w:color="auto"/>
            <w:left w:val="none" w:sz="0" w:space="0" w:color="auto"/>
            <w:bottom w:val="none" w:sz="0" w:space="0" w:color="auto"/>
            <w:right w:val="none" w:sz="0" w:space="0" w:color="auto"/>
          </w:divBdr>
        </w:div>
      </w:divsChild>
    </w:div>
    <w:div w:id="1873761329">
      <w:bodyDiv w:val="1"/>
      <w:marLeft w:val="0"/>
      <w:marRight w:val="0"/>
      <w:marTop w:val="0"/>
      <w:marBottom w:val="0"/>
      <w:divBdr>
        <w:top w:val="none" w:sz="0" w:space="0" w:color="auto"/>
        <w:left w:val="none" w:sz="0" w:space="0" w:color="auto"/>
        <w:bottom w:val="none" w:sz="0" w:space="0" w:color="auto"/>
        <w:right w:val="none" w:sz="0" w:space="0" w:color="auto"/>
      </w:divBdr>
    </w:div>
    <w:div w:id="213136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22B3617-92C5-4852-ABD9-1B50B15B6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884</Words>
  <Characters>96241</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chies RishabhKabir</dc:creator>
  <cp:keywords/>
  <dc:description/>
  <cp:lastModifiedBy>Jayanthi Bajepally</cp:lastModifiedBy>
  <cp:revision>2</cp:revision>
  <dcterms:created xsi:type="dcterms:W3CDTF">2024-11-12T11:39:00Z</dcterms:created>
  <dcterms:modified xsi:type="dcterms:W3CDTF">2024-11-1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83ad98db-83ae-3597-bbb3-8e2f2489e38c</vt:lpwstr>
  </property>
  <property fmtid="{D5CDD505-2E9C-101B-9397-08002B2CF9AE}" pid="24" name="Mendeley Citation Style_1">
    <vt:lpwstr>http://www.zotero.org/styles/harvard1</vt:lpwstr>
  </property>
  <property fmtid="{D5CDD505-2E9C-101B-9397-08002B2CF9AE}" pid="25" name="GrammarlyDocumentId">
    <vt:lpwstr>a34c2a20bc1376c0e175cce75ab96d7a89212800f2d5bbac36d7eaea21ef142f</vt:lpwstr>
  </property>
</Properties>
</file>